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0F6AF" w14:textId="24D81D18" w:rsidR="001A00FF" w:rsidRPr="00D734EE" w:rsidRDefault="003F0CDE" w:rsidP="00AF0B53">
      <w:pPr>
        <w:spacing w:afterLines="100" w:after="312"/>
        <w:jc w:val="center"/>
        <w:rPr>
          <w:b/>
          <w:sz w:val="32"/>
          <w:szCs w:val="32"/>
        </w:rPr>
      </w:pPr>
      <w:ins w:id="0" w:author="王 昊昕" w:date="2022-12-16T11:45:00Z">
        <w:r>
          <w:rPr>
            <w:b/>
            <w:sz w:val="32"/>
            <w:szCs w:val="32"/>
          </w:rPr>
          <w:t xml:space="preserve"> </w:t>
        </w:r>
      </w:ins>
      <w:ins w:id="1" w:author="王 昊昕" w:date="2022-12-16T11:48:00Z">
        <w:r>
          <w:rPr>
            <w:b/>
            <w:sz w:val="32"/>
            <w:szCs w:val="32"/>
          </w:rPr>
          <w:t xml:space="preserve">  </w:t>
        </w:r>
      </w:ins>
      <w:r w:rsidR="001A00FF" w:rsidRPr="00D734EE">
        <w:rPr>
          <w:rFonts w:hint="eastAsia"/>
          <w:b/>
          <w:sz w:val="32"/>
          <w:szCs w:val="32"/>
        </w:rPr>
        <w:t>Obs</w:t>
      </w:r>
      <w:r w:rsidR="001A00FF" w:rsidRPr="00D734EE">
        <w:rPr>
          <w:b/>
          <w:sz w:val="32"/>
          <w:szCs w:val="32"/>
        </w:rPr>
        <w:t>ervation of robust magnetic order in monolayer NiPS</w:t>
      </w:r>
      <w:r w:rsidR="001A00FF" w:rsidRPr="00D734EE">
        <w:rPr>
          <w:b/>
          <w:sz w:val="32"/>
          <w:szCs w:val="32"/>
          <w:vertAlign w:val="subscript"/>
        </w:rPr>
        <w:t>3</w:t>
      </w:r>
    </w:p>
    <w:p w14:paraId="0B0479F5" w14:textId="0FF1F199" w:rsidR="001A00FF" w:rsidRPr="00D734EE" w:rsidRDefault="001A00FF" w:rsidP="006253FB">
      <w:pPr>
        <w:spacing w:line="360" w:lineRule="auto"/>
      </w:pPr>
      <w:r w:rsidRPr="00D734EE">
        <w:rPr>
          <w:rFonts w:hint="eastAsia"/>
        </w:rPr>
        <w:t>L</w:t>
      </w:r>
      <w:r w:rsidRPr="00D734EE">
        <w:t>ili Hu</w:t>
      </w:r>
      <w:r w:rsidRPr="00D734EE">
        <w:rPr>
          <w:vertAlign w:val="superscript"/>
        </w:rPr>
        <w:t>1</w:t>
      </w:r>
      <w:r w:rsidR="00F3622A">
        <w:rPr>
          <w:vertAlign w:val="superscript"/>
        </w:rPr>
        <w:t>,2</w:t>
      </w:r>
      <w:r w:rsidRPr="00D734EE">
        <w:rPr>
          <w:color w:val="000000"/>
          <w:kern w:val="0"/>
          <w:position w:val="2"/>
          <w:sz w:val="28"/>
          <w:szCs w:val="28"/>
          <w:vertAlign w:val="superscript"/>
        </w:rPr>
        <w:t>†</w:t>
      </w:r>
      <w:r w:rsidRPr="00D734EE">
        <w:t xml:space="preserve">, </w:t>
      </w:r>
      <w:r w:rsidRPr="00D734EE">
        <w:rPr>
          <w:rFonts w:hint="eastAsia"/>
        </w:rPr>
        <w:t>H</w:t>
      </w:r>
      <w:r w:rsidRPr="00D734EE">
        <w:t>ao-Xin Wang</w:t>
      </w:r>
      <w:r w:rsidRPr="00D734EE">
        <w:rPr>
          <w:vertAlign w:val="superscript"/>
        </w:rPr>
        <w:t>4</w:t>
      </w:r>
      <w:r w:rsidRPr="00D734EE">
        <w:rPr>
          <w:color w:val="000000"/>
          <w:kern w:val="0"/>
          <w:position w:val="2"/>
          <w:sz w:val="28"/>
          <w:szCs w:val="28"/>
          <w:vertAlign w:val="superscript"/>
        </w:rPr>
        <w:t>†</w:t>
      </w:r>
      <w:r w:rsidRPr="00D734EE">
        <w:t>, Yuzhong Chen</w:t>
      </w:r>
      <w:r w:rsidRPr="00D734EE">
        <w:rPr>
          <w:vertAlign w:val="superscript"/>
        </w:rPr>
        <w:t>1</w:t>
      </w:r>
      <w:r w:rsidRPr="00D734EE">
        <w:t>, Kang Xu</w:t>
      </w:r>
      <w:r w:rsidRPr="00D734EE">
        <w:rPr>
          <w:vertAlign w:val="superscript"/>
        </w:rPr>
        <w:t>2</w:t>
      </w:r>
      <w:r w:rsidRPr="00D734EE">
        <w:t>, Ming-Rui Li</w:t>
      </w:r>
      <w:r w:rsidR="00F3622A">
        <w:rPr>
          <w:vertAlign w:val="superscript"/>
        </w:rPr>
        <w:t>3</w:t>
      </w:r>
      <w:r w:rsidRPr="00D734EE">
        <w:t>, Haiyun Liu</w:t>
      </w:r>
      <w:r w:rsidRPr="00D734EE">
        <w:rPr>
          <w:vertAlign w:val="superscript"/>
        </w:rPr>
        <w:t>1</w:t>
      </w:r>
      <w:r w:rsidRPr="00D734EE">
        <w:t>, Peng Gu</w:t>
      </w:r>
      <w:r w:rsidRPr="00D734EE">
        <w:rPr>
          <w:vertAlign w:val="superscript"/>
        </w:rPr>
        <w:t>1</w:t>
      </w:r>
      <w:r w:rsidRPr="00D734EE">
        <w:t>, Yubin Wang</w:t>
      </w:r>
      <w:r w:rsidRPr="00D734EE">
        <w:rPr>
          <w:vertAlign w:val="superscript"/>
        </w:rPr>
        <w:t>2</w:t>
      </w:r>
      <w:r w:rsidRPr="00D734EE">
        <w:t>, Mengdi Zhang</w:t>
      </w:r>
      <w:r w:rsidRPr="00D734EE">
        <w:rPr>
          <w:vertAlign w:val="superscript"/>
        </w:rPr>
        <w:t>1</w:t>
      </w:r>
      <w:r w:rsidRPr="00D734EE">
        <w:t>, Hong Yao</w:t>
      </w:r>
      <w:r>
        <w:rPr>
          <w:vertAlign w:val="superscript"/>
        </w:rPr>
        <w:t>4</w:t>
      </w:r>
      <w:r w:rsidRPr="00D734EE">
        <w:rPr>
          <w:vertAlign w:val="superscript"/>
        </w:rPr>
        <w:t>,</w:t>
      </w:r>
      <w:r>
        <w:rPr>
          <w:vertAlign w:val="superscript"/>
        </w:rPr>
        <w:t>2</w:t>
      </w:r>
      <w:r w:rsidRPr="00D734EE">
        <w:rPr>
          <w:rFonts w:hint="eastAsia"/>
        </w:rPr>
        <w:t>,</w:t>
      </w:r>
      <w:r w:rsidRPr="00D734EE">
        <w:t xml:space="preserve"> Qihua Xiong</w:t>
      </w:r>
      <w:r w:rsidR="00E42879">
        <w:rPr>
          <w:vertAlign w:val="superscript"/>
        </w:rPr>
        <w:t>1</w:t>
      </w:r>
      <w:r w:rsidRPr="00D734EE">
        <w:rPr>
          <w:vertAlign w:val="superscript"/>
        </w:rPr>
        <w:t>,</w:t>
      </w:r>
      <w:r w:rsidR="00E42879">
        <w:rPr>
          <w:vertAlign w:val="superscript"/>
        </w:rPr>
        <w:t>2,5,6</w:t>
      </w:r>
      <w:r w:rsidRPr="00D734EE">
        <w:rPr>
          <w:vertAlign w:val="superscript"/>
        </w:rPr>
        <w:t>*</w:t>
      </w:r>
    </w:p>
    <w:p w14:paraId="45C77270" w14:textId="77777777" w:rsidR="001A00FF" w:rsidRPr="00D734EE" w:rsidRDefault="001A00FF" w:rsidP="006253FB">
      <w:pPr>
        <w:spacing w:line="360" w:lineRule="auto"/>
        <w:jc w:val="center"/>
        <w:rPr>
          <w:sz w:val="22"/>
          <w:szCs w:val="22"/>
        </w:rPr>
      </w:pPr>
      <w:r w:rsidRPr="00D734EE">
        <w:rPr>
          <w:sz w:val="22"/>
          <w:szCs w:val="22"/>
          <w:vertAlign w:val="superscript"/>
        </w:rPr>
        <w:t>1</w:t>
      </w:r>
      <w:r w:rsidRPr="00D734EE">
        <w:rPr>
          <w:i/>
          <w:sz w:val="22"/>
          <w:szCs w:val="22"/>
        </w:rPr>
        <w:t xml:space="preserve"> </w:t>
      </w:r>
      <w:r w:rsidRPr="00D734EE">
        <w:rPr>
          <w:rStyle w:val="fontstyle01"/>
          <w:i/>
          <w:sz w:val="22"/>
          <w:szCs w:val="22"/>
        </w:rPr>
        <w:t>Beijing Academy of Quantum Information Sciences, Beijing 100193, P.R. China</w:t>
      </w:r>
    </w:p>
    <w:p w14:paraId="0F7E02A4" w14:textId="77777777" w:rsidR="001A00FF" w:rsidRPr="00D734EE" w:rsidRDefault="001A00FF" w:rsidP="006253FB">
      <w:pPr>
        <w:spacing w:line="360" w:lineRule="auto"/>
        <w:jc w:val="center"/>
        <w:rPr>
          <w:sz w:val="22"/>
          <w:szCs w:val="22"/>
        </w:rPr>
      </w:pPr>
      <w:r w:rsidRPr="00D734EE">
        <w:rPr>
          <w:sz w:val="22"/>
          <w:szCs w:val="22"/>
          <w:vertAlign w:val="superscript"/>
        </w:rPr>
        <w:t>2</w:t>
      </w:r>
      <w:r w:rsidRPr="00D734EE">
        <w:rPr>
          <w:sz w:val="22"/>
          <w:szCs w:val="22"/>
        </w:rPr>
        <w:t xml:space="preserve"> </w:t>
      </w:r>
      <w:r w:rsidRPr="00D734EE">
        <w:rPr>
          <w:i/>
          <w:sz w:val="22"/>
          <w:szCs w:val="22"/>
        </w:rPr>
        <w:t>State Key Laboratory of Low-Dimensional Quantum Physics and Department of Physics, Tsinghua University, Beijing 100084, P.R. China</w:t>
      </w:r>
    </w:p>
    <w:p w14:paraId="2E76744E" w14:textId="1FC25EA3" w:rsidR="001A00FF" w:rsidRDefault="00F3622A" w:rsidP="006253FB">
      <w:pPr>
        <w:spacing w:line="360" w:lineRule="auto"/>
        <w:jc w:val="center"/>
        <w:rPr>
          <w:i/>
          <w:sz w:val="22"/>
          <w:szCs w:val="22"/>
        </w:rPr>
      </w:pPr>
      <w:r>
        <w:rPr>
          <w:sz w:val="22"/>
          <w:szCs w:val="22"/>
          <w:vertAlign w:val="superscript"/>
        </w:rPr>
        <w:t>3</w:t>
      </w:r>
      <w:r w:rsidR="001A00FF" w:rsidRPr="00D734EE">
        <w:rPr>
          <w:sz w:val="22"/>
          <w:szCs w:val="22"/>
        </w:rPr>
        <w:t xml:space="preserve"> </w:t>
      </w:r>
      <w:r w:rsidR="001A00FF" w:rsidRPr="00D734EE">
        <w:rPr>
          <w:i/>
          <w:sz w:val="22"/>
          <w:szCs w:val="22"/>
        </w:rPr>
        <w:t>Institute for Advanced Study, Tsinghua University, Beijing</w:t>
      </w:r>
      <w:r w:rsidR="00E42879">
        <w:rPr>
          <w:i/>
          <w:sz w:val="22"/>
          <w:szCs w:val="22"/>
        </w:rPr>
        <w:t xml:space="preserve"> </w:t>
      </w:r>
      <w:r w:rsidR="00E42879" w:rsidRPr="00D734EE">
        <w:rPr>
          <w:i/>
          <w:sz w:val="22"/>
          <w:szCs w:val="22"/>
        </w:rPr>
        <w:t>100084</w:t>
      </w:r>
      <w:r w:rsidR="001A00FF" w:rsidRPr="00D734EE">
        <w:rPr>
          <w:i/>
          <w:sz w:val="22"/>
          <w:szCs w:val="22"/>
        </w:rPr>
        <w:t>, China</w:t>
      </w:r>
    </w:p>
    <w:p w14:paraId="1158978D" w14:textId="77777777" w:rsidR="00E42879" w:rsidRDefault="00E42879" w:rsidP="006253FB">
      <w:pPr>
        <w:spacing w:line="360" w:lineRule="auto"/>
        <w:jc w:val="center"/>
        <w:rPr>
          <w:i/>
          <w:sz w:val="22"/>
          <w:szCs w:val="22"/>
        </w:rPr>
      </w:pPr>
      <w:r w:rsidRPr="00E001AF">
        <w:rPr>
          <w:sz w:val="22"/>
          <w:szCs w:val="22"/>
          <w:vertAlign w:val="superscript"/>
        </w:rPr>
        <w:t>5</w:t>
      </w:r>
      <w:r w:rsidRPr="00D734EE">
        <w:rPr>
          <w:sz w:val="22"/>
          <w:szCs w:val="22"/>
        </w:rPr>
        <w:t xml:space="preserve"> </w:t>
      </w:r>
      <w:r w:rsidRPr="00E001AF">
        <w:rPr>
          <w:i/>
          <w:sz w:val="22"/>
          <w:szCs w:val="22"/>
        </w:rPr>
        <w:t>Frontier Science Center for Quantum Information, Beijing, P.R. China</w:t>
      </w:r>
    </w:p>
    <w:p w14:paraId="0EBAAD14" w14:textId="77777777" w:rsidR="00E42879" w:rsidRDefault="00E42879" w:rsidP="006253FB">
      <w:pPr>
        <w:spacing w:line="360" w:lineRule="auto"/>
        <w:jc w:val="center"/>
        <w:rPr>
          <w:i/>
          <w:sz w:val="22"/>
          <w:szCs w:val="22"/>
        </w:rPr>
      </w:pPr>
      <w:r w:rsidRPr="00E001AF">
        <w:rPr>
          <w:sz w:val="22"/>
          <w:szCs w:val="22"/>
          <w:vertAlign w:val="superscript"/>
        </w:rPr>
        <w:t>6</w:t>
      </w:r>
      <w:r>
        <w:rPr>
          <w:i/>
          <w:sz w:val="22"/>
          <w:szCs w:val="22"/>
        </w:rPr>
        <w:t xml:space="preserve"> </w:t>
      </w:r>
      <w:r w:rsidRPr="00E42879">
        <w:rPr>
          <w:i/>
          <w:sz w:val="22"/>
          <w:szCs w:val="22"/>
        </w:rPr>
        <w:t>Collaborative Innovation Center of Quantum Matter, Beijing, P.R. China</w:t>
      </w:r>
    </w:p>
    <w:p w14:paraId="2A8E9C3A" w14:textId="77777777" w:rsidR="00E42879" w:rsidRPr="00E001AF" w:rsidRDefault="00E42879" w:rsidP="006253FB">
      <w:pPr>
        <w:spacing w:line="360" w:lineRule="auto"/>
        <w:jc w:val="center"/>
        <w:rPr>
          <w:i/>
          <w:sz w:val="22"/>
          <w:szCs w:val="22"/>
        </w:rPr>
      </w:pPr>
    </w:p>
    <w:p w14:paraId="3A308B00" w14:textId="22383216" w:rsidR="001A00FF" w:rsidRPr="00D734EE" w:rsidRDefault="00E42879" w:rsidP="00AF0B53">
      <w:pPr>
        <w:spacing w:line="360" w:lineRule="auto"/>
        <w:jc w:val="center"/>
        <w:rPr>
          <w:sz w:val="22"/>
          <w:szCs w:val="22"/>
        </w:rPr>
      </w:pPr>
      <w:r>
        <w:rPr>
          <w:rFonts w:hint="eastAsia"/>
          <w:i/>
          <w:sz w:val="22"/>
          <w:szCs w:val="22"/>
        </w:rPr>
        <w:t>To</w:t>
      </w:r>
      <w:r>
        <w:rPr>
          <w:i/>
          <w:sz w:val="22"/>
          <w:szCs w:val="22"/>
        </w:rPr>
        <w:t xml:space="preserve"> whom correspondence should be addressed. Emails:</w:t>
      </w:r>
      <w:r w:rsidR="001A00FF" w:rsidRPr="00D734EE">
        <w:rPr>
          <w:color w:val="000000"/>
          <w:kern w:val="0"/>
          <w:sz w:val="22"/>
          <w:szCs w:val="22"/>
        </w:rPr>
        <w:t xml:space="preserve"> </w:t>
      </w:r>
      <w:hyperlink r:id="rId8" w:history="1">
        <w:r w:rsidR="00AF0B53" w:rsidRPr="000D2DE3">
          <w:rPr>
            <w:rStyle w:val="Hyperlink"/>
            <w:rFonts w:ascii="Times New Roman" w:hAnsi="Times New Roman" w:cs="Times New Roman"/>
            <w:sz w:val="22"/>
            <w:szCs w:val="22"/>
          </w:rPr>
          <w:t>qihua_xiong@mail.tsinghua.edu.cn</w:t>
        </w:r>
      </w:hyperlink>
      <w:r w:rsidR="00AF0B53">
        <w:rPr>
          <w:rFonts w:hint="eastAsia"/>
          <w:sz w:val="22"/>
          <w:szCs w:val="22"/>
        </w:rPr>
        <w:t>，</w:t>
      </w:r>
      <w:r w:rsidR="00AF0B53">
        <w:rPr>
          <w:rFonts w:hint="eastAsia"/>
          <w:sz w:val="22"/>
          <w:szCs w:val="22"/>
        </w:rPr>
        <w:t>and</w:t>
      </w:r>
      <w:r>
        <w:rPr>
          <w:sz w:val="22"/>
          <w:szCs w:val="22"/>
        </w:rPr>
        <w:t xml:space="preserve"> </w:t>
      </w:r>
      <w:hyperlink r:id="rId9" w:history="1">
        <w:r w:rsidR="00AF0B53" w:rsidRPr="000D2DE3">
          <w:rPr>
            <w:rStyle w:val="Hyperlink"/>
            <w:rFonts w:ascii="Times New Roman" w:hAnsi="Times New Roman" w:cs="Times New Roman"/>
            <w:sz w:val="22"/>
            <w:szCs w:val="22"/>
          </w:rPr>
          <w:t>yaohong@tsinghua.edu.cn</w:t>
        </w:r>
      </w:hyperlink>
      <w:r w:rsidR="00AF0B53">
        <w:rPr>
          <w:sz w:val="22"/>
          <w:szCs w:val="22"/>
        </w:rPr>
        <w:t xml:space="preserve"> </w:t>
      </w:r>
    </w:p>
    <w:p w14:paraId="735152EB" w14:textId="77777777" w:rsidR="001A00FF" w:rsidRPr="00D734EE" w:rsidRDefault="001A00FF" w:rsidP="006253FB">
      <w:pPr>
        <w:spacing w:line="360" w:lineRule="auto"/>
        <w:jc w:val="center"/>
      </w:pPr>
      <w:r w:rsidRPr="00D734EE">
        <w:rPr>
          <w:color w:val="000000"/>
          <w:kern w:val="0"/>
          <w:sz w:val="22"/>
          <w:szCs w:val="21"/>
          <w:vertAlign w:val="superscript"/>
        </w:rPr>
        <w:t xml:space="preserve">† </w:t>
      </w:r>
      <w:r w:rsidRPr="00D734EE">
        <w:rPr>
          <w:color w:val="000000"/>
          <w:kern w:val="0"/>
          <w:sz w:val="22"/>
          <w:szCs w:val="21"/>
        </w:rPr>
        <w:t>These authors contributed equally to this work</w:t>
      </w:r>
      <w:r w:rsidRPr="00D734EE">
        <w:rPr>
          <w:rFonts w:hint="eastAsia"/>
          <w:color w:val="000000"/>
          <w:kern w:val="0"/>
          <w:sz w:val="22"/>
          <w:szCs w:val="21"/>
        </w:rPr>
        <w:t>.</w:t>
      </w:r>
    </w:p>
    <w:p w14:paraId="7DA89A86" w14:textId="77777777" w:rsidR="00AF0B53" w:rsidRDefault="00AF0B53">
      <w:pPr>
        <w:widowControl/>
        <w:jc w:val="left"/>
        <w:rPr>
          <w:b/>
        </w:rPr>
      </w:pPr>
      <w:r>
        <w:rPr>
          <w:b/>
        </w:rPr>
        <w:br w:type="page"/>
      </w:r>
    </w:p>
    <w:p w14:paraId="11E6EBFF" w14:textId="60E649C3" w:rsidR="001A00FF" w:rsidRPr="00D734EE" w:rsidRDefault="001A00FF" w:rsidP="006253FB">
      <w:pPr>
        <w:spacing w:beforeLines="50" w:before="156" w:afterLines="50" w:after="156" w:line="360" w:lineRule="auto"/>
        <w:jc w:val="center"/>
        <w:rPr>
          <w:b/>
        </w:rPr>
      </w:pPr>
      <w:r w:rsidRPr="00D734EE">
        <w:rPr>
          <w:rFonts w:hint="eastAsia"/>
          <w:b/>
        </w:rPr>
        <w:lastRenderedPageBreak/>
        <w:t>A</w:t>
      </w:r>
      <w:r w:rsidRPr="00D734EE">
        <w:rPr>
          <w:b/>
        </w:rPr>
        <w:t>bstract</w:t>
      </w:r>
    </w:p>
    <w:p w14:paraId="62F85B65" w14:textId="118CA42C" w:rsidR="001A00FF" w:rsidRPr="00D734EE" w:rsidRDefault="001A00FF" w:rsidP="006253FB">
      <w:pPr>
        <w:spacing w:line="360" w:lineRule="auto"/>
      </w:pPr>
      <w:r w:rsidRPr="00D734EE">
        <w:t>Monolayer ferromagnet and antiferromagnet of XY</w:t>
      </w:r>
      <w:r w:rsidRPr="00D734EE">
        <w:rPr>
          <w:rFonts w:hint="eastAsia"/>
        </w:rPr>
        <w:t>-</w:t>
      </w:r>
      <w:r w:rsidRPr="00D734EE">
        <w:t xml:space="preserve">type compose a pivotal part of the two-dimensional magnetism, which has become one of the new frontiers in two-dimensional materials. Because of the zero net magnetic moment and </w:t>
      </w:r>
      <w:r>
        <w:t>strong</w:t>
      </w:r>
      <w:r w:rsidRPr="00D734EE">
        <w:t xml:space="preserve"> spin fluctuation, investigation</w:t>
      </w:r>
      <w:r>
        <w:t xml:space="preserve">s and </w:t>
      </w:r>
      <w:r w:rsidRPr="00D734EE">
        <w:t>confirmation</w:t>
      </w:r>
      <w:r>
        <w:t>s</w:t>
      </w:r>
      <w:r w:rsidRPr="00D734EE">
        <w:t xml:space="preserve"> of monolayer XY-type antiferromagnet </w:t>
      </w:r>
      <w:r w:rsidR="00034C2E">
        <w:t xml:space="preserve">often </w:t>
      </w:r>
      <w:r w:rsidRPr="00D734EE">
        <w:t>confront ambiguity</w:t>
      </w:r>
      <w:r w:rsidR="00B95096">
        <w:t xml:space="preserve"> </w:t>
      </w:r>
      <w:del w:id="2" w:author="Xiong Qihua" w:date="2022-12-15T21:21:00Z">
        <w:r w:rsidRPr="00D734EE" w:rsidDel="00AC0D1E">
          <w:delText xml:space="preserve">and </w:delText>
        </w:r>
        <w:r w:rsidR="00034C2E" w:rsidDel="00AC0D1E">
          <w:delText xml:space="preserve">have </w:delText>
        </w:r>
        <w:r w:rsidRPr="00D734EE" w:rsidDel="00AC0D1E">
          <w:delText xml:space="preserve">become an </w:delText>
        </w:r>
      </w:del>
      <w:ins w:id="3" w:author="Xiong Qihua" w:date="2022-12-15T21:21:00Z">
        <w:r w:rsidR="00AC0D1E">
          <w:t xml:space="preserve">and </w:t>
        </w:r>
      </w:ins>
      <w:r w:rsidRPr="00D734EE">
        <w:t>intriguing issue</w:t>
      </w:r>
      <w:ins w:id="4" w:author="Xiong Qihua" w:date="2022-12-15T21:21:00Z">
        <w:r w:rsidR="00AC0D1E">
          <w:t>s</w:t>
        </w:r>
      </w:ins>
      <w:r w:rsidRPr="00D734EE">
        <w:t>. As an important XY-type antiferromagnet and Berezinskii-Kosterlitz-Thouless (BKT) transition candidate, whether monolayer NiPS</w:t>
      </w:r>
      <w:r w:rsidRPr="00D734EE">
        <w:rPr>
          <w:vertAlign w:val="subscript"/>
        </w:rPr>
        <w:t>3</w:t>
      </w:r>
      <w:r w:rsidRPr="00D734EE">
        <w:t xml:space="preserve"> </w:t>
      </w:r>
      <w:r>
        <w:t>exhibits</w:t>
      </w:r>
      <w:r w:rsidRPr="00D734EE">
        <w:t xml:space="preserve"> magnetic order </w:t>
      </w:r>
      <w:r w:rsidR="00E001AF">
        <w:t xml:space="preserve">at low temperature </w:t>
      </w:r>
      <w:r>
        <w:t>remains elusive</w:t>
      </w:r>
      <w:r w:rsidR="00E001AF">
        <w:t>.</w:t>
      </w:r>
      <w:r>
        <w:t xml:space="preserve"> </w:t>
      </w:r>
      <w:r w:rsidRPr="00D734EE">
        <w:t>Herein we have investigated the helicity-resolved Raman and ultrafast spectroscopy of NiPS</w:t>
      </w:r>
      <w:r w:rsidRPr="00D734EE">
        <w:rPr>
          <w:vertAlign w:val="subscript"/>
        </w:rPr>
        <w:t>3</w:t>
      </w:r>
      <w:r w:rsidRPr="00D734EE">
        <w:t xml:space="preserve"> from bulk to monolayer samples. By analyzing the intrinsic two-magnon properties and ultrafast transient absorptions, we find that monolayer NiPS</w:t>
      </w:r>
      <w:r w:rsidRPr="00D734EE">
        <w:rPr>
          <w:vertAlign w:val="subscript"/>
        </w:rPr>
        <w:t>3</w:t>
      </w:r>
      <w:r w:rsidRPr="00D734EE">
        <w:t xml:space="preserve"> is magnetically ordered at low temperatures with a</w:t>
      </w:r>
      <w:r w:rsidR="008B330D">
        <w:t xml:space="preserve"> </w:t>
      </w:r>
      <w:r w:rsidRPr="00D734EE">
        <w:t xml:space="preserve">BKT-transition at </w:t>
      </w:r>
      <w:r w:rsidRPr="00D734EE">
        <w:rPr>
          <w:i/>
        </w:rPr>
        <w:t>T</w:t>
      </w:r>
      <w:r w:rsidRPr="00D734EE">
        <w:rPr>
          <w:vertAlign w:val="subscript"/>
        </w:rPr>
        <w:t>BKT</w:t>
      </w:r>
      <w:r>
        <w:rPr>
          <w:vertAlign w:val="subscript"/>
        </w:rPr>
        <w:t xml:space="preserve"> </w:t>
      </w:r>
      <m:oMath>
        <m:r>
          <m:rPr>
            <m:sty m:val="p"/>
          </m:rPr>
          <w:rPr>
            <w:rFonts w:ascii="Cambria Math" w:hAnsi="Cambria Math"/>
          </w:rPr>
          <w:sym w:font="Symbol" w:char="F0BB"/>
        </m:r>
      </m:oMath>
      <w:r w:rsidRPr="00D734EE">
        <w:t xml:space="preserve">140 K. We have also performed </w:t>
      </w:r>
      <w:r>
        <w:t xml:space="preserve">large-scale </w:t>
      </w:r>
      <w:r w:rsidRPr="00D734EE">
        <w:t>density</w:t>
      </w:r>
      <w:r>
        <w:t>-</w:t>
      </w:r>
      <w:r w:rsidRPr="00D734EE">
        <w:t>matrix</w:t>
      </w:r>
      <w:r>
        <w:t>-</w:t>
      </w:r>
      <w:r w:rsidRPr="00D734EE">
        <w:t>renormalization</w:t>
      </w:r>
      <w:r>
        <w:t>-</w:t>
      </w:r>
      <w:r w:rsidRPr="00D734EE">
        <w:t>group</w:t>
      </w:r>
      <w:r w:rsidR="008B330D">
        <w:t xml:space="preserve"> </w:t>
      </w:r>
      <w:r w:rsidRPr="00D734EE">
        <w:t>calculation</w:t>
      </w:r>
      <w:ins w:id="5" w:author="Xiong Qihua" w:date="2022-12-15T21:20:00Z">
        <w:r w:rsidR="006E6147">
          <w:t>s</w:t>
        </w:r>
      </w:ins>
      <w:r w:rsidRPr="00D734EE">
        <w:t xml:space="preserve"> </w:t>
      </w:r>
      <w:r w:rsidRPr="00D734EE">
        <w:rPr>
          <w:rFonts w:hint="eastAsia"/>
        </w:rPr>
        <w:t>to</w:t>
      </w:r>
      <w:r w:rsidRPr="00D734EE">
        <w:t xml:space="preserve"> verify the zigzag-AFM magnetic</w:t>
      </w:r>
      <w:r>
        <w:t xml:space="preserve"> order in the</w:t>
      </w:r>
      <w:r w:rsidRPr="00D734EE">
        <w:t xml:space="preserve"> ground state and Monte</w:t>
      </w:r>
      <w:r w:rsidR="008B330D">
        <w:t>-</w:t>
      </w:r>
      <w:r w:rsidRPr="00D734EE">
        <w:t xml:space="preserve">Carlo simulation to </w:t>
      </w:r>
      <w:r>
        <w:t>obtain</w:t>
      </w:r>
      <w:r w:rsidRPr="00D734EE">
        <w:t xml:space="preserve"> </w:t>
      </w:r>
      <w:r>
        <w:t xml:space="preserve">the </w:t>
      </w:r>
      <w:r w:rsidRPr="00D734EE">
        <w:t>BKT</w:t>
      </w:r>
      <w:r w:rsidR="008B330D">
        <w:t>-</w:t>
      </w:r>
      <w:r w:rsidR="008B330D">
        <w:rPr>
          <w:rFonts w:hint="eastAsia"/>
        </w:rPr>
        <w:t>t</w:t>
      </w:r>
      <w:r w:rsidRPr="00D734EE">
        <w:t>ransition</w:t>
      </w:r>
      <w:r>
        <w:t xml:space="preserve"> temperature</w:t>
      </w:r>
      <w:r w:rsidRPr="00D734EE">
        <w:t xml:space="preserve"> in monolayer NiPS</w:t>
      </w:r>
      <w:r w:rsidRPr="00D734EE">
        <w:rPr>
          <w:vertAlign w:val="subscript"/>
        </w:rPr>
        <w:t>3</w:t>
      </w:r>
      <w:r w:rsidRPr="00D734EE">
        <w:t xml:space="preserve">. The theoretically obtained transition temperature </w:t>
      </w:r>
      <w:r w:rsidRPr="00D734EE">
        <w:rPr>
          <w:i/>
        </w:rPr>
        <w:t>T</w:t>
      </w:r>
      <w:r w:rsidRPr="00D734EE">
        <w:rPr>
          <w:vertAlign w:val="subscript"/>
        </w:rPr>
        <w:t>BKT</w:t>
      </w:r>
      <w:r w:rsidRPr="00D734EE">
        <w:t xml:space="preserve"> of monolayer NiPS</w:t>
      </w:r>
      <w:r w:rsidRPr="00D734EE">
        <w:rPr>
          <w:vertAlign w:val="subscript"/>
        </w:rPr>
        <w:t>3</w:t>
      </w:r>
      <w:r w:rsidRPr="00D734EE">
        <w:t xml:space="preserve"> agrees well with our experimental data. </w:t>
      </w:r>
      <w:r>
        <w:t>Combining our experimental and theoretical results,</w:t>
      </w:r>
      <w:r w:rsidRPr="00D734EE">
        <w:t xml:space="preserve"> </w:t>
      </w:r>
      <w:r>
        <w:t xml:space="preserve">we </w:t>
      </w:r>
      <w:r w:rsidR="00E001AF">
        <w:t>have thus unambiguously</w:t>
      </w:r>
      <w:r w:rsidR="00F3622A">
        <w:t xml:space="preserve"> </w:t>
      </w:r>
      <w:r w:rsidRPr="00D734EE">
        <w:t>establish</w:t>
      </w:r>
      <w:r>
        <w:t>ed that</w:t>
      </w:r>
      <w:r w:rsidRPr="00D734EE">
        <w:t xml:space="preserve"> monolayer NiPS</w:t>
      </w:r>
      <w:r w:rsidRPr="00D734EE">
        <w:rPr>
          <w:vertAlign w:val="subscript"/>
        </w:rPr>
        <w:t>3</w:t>
      </w:r>
      <w:r w:rsidRPr="00D734EE">
        <w:t xml:space="preserve"> </w:t>
      </w:r>
      <w:r>
        <w:t>is</w:t>
      </w:r>
      <w:r w:rsidRPr="00D734EE">
        <w:t xml:space="preserve"> an ordered XY-type antiferromagnet </w:t>
      </w:r>
      <w:r>
        <w:t xml:space="preserve">with a relatively high-temperature </w:t>
      </w:r>
      <w:r w:rsidRPr="00D734EE">
        <w:t>BKT</w:t>
      </w:r>
      <w:r w:rsidR="008B330D">
        <w:t>-</w:t>
      </w:r>
      <w:r w:rsidRPr="00D734EE">
        <w:t xml:space="preserve">transition, </w:t>
      </w:r>
      <w:r>
        <w:t>providing</w:t>
      </w:r>
      <w:r w:rsidRPr="00D734EE">
        <w:t xml:space="preserve"> an important platform for investigating complex couplings and topological excitations in two-dimensional magnetic materials.</w:t>
      </w:r>
    </w:p>
    <w:p w14:paraId="6CD70FA6" w14:textId="77777777" w:rsidR="001A00FF" w:rsidRPr="00D734EE" w:rsidRDefault="001A00FF">
      <w:pPr>
        <w:widowControl/>
        <w:jc w:val="left"/>
      </w:pPr>
      <w:r w:rsidRPr="00D734EE">
        <w:br w:type="page"/>
      </w:r>
    </w:p>
    <w:p w14:paraId="11804AF8" w14:textId="7C0FEF01" w:rsidR="001A00FF" w:rsidRPr="00D734EE" w:rsidRDefault="001A00FF" w:rsidP="006253FB">
      <w:pPr>
        <w:spacing w:line="360" w:lineRule="auto"/>
        <w:ind w:firstLine="284"/>
      </w:pPr>
      <w:r w:rsidRPr="00D734EE">
        <w:lastRenderedPageBreak/>
        <w:t>Two-dimensional materials have provided an important platform for fundamental physics and unprecedented device functionalities, driven by various elementa</w:t>
      </w:r>
      <w:r w:rsidR="005550E8">
        <w:t>ry</w:t>
      </w:r>
      <w:r w:rsidRPr="00D734EE">
        <w:t xml:space="preserve"> excitations in the two-dimensional (2D) limit resulted from peculiar confinement behaviors and strong interactions</w:t>
      </w:r>
      <w:hyperlink w:anchor="_ENREF_1" w:tooltip="Butler, 2013 #33" w:history="1">
        <w:r w:rsidR="00E42879">
          <w:fldChar w:fldCharType="begin"/>
        </w:r>
        <w:r w:rsidR="00E42879">
          <w:instrText xml:space="preserve"> ADDIN EN.CITE &lt;EndNote&gt;&lt;Cite&gt;&lt;Author&gt;Butler&lt;/Author&gt;&lt;Year&gt;2013&lt;/Year&gt;&lt;RecNum&gt;33&lt;/RecNum&gt;&lt;DisplayText&gt;&lt;style face="superscript"&gt;1&lt;/style&gt;&lt;/DisplayText&gt;&lt;record&gt;&lt;rec-number&gt;33&lt;/rec-number&gt;&lt;foreign-keys&gt;&lt;key app="EN" db-id="wdrafxsw69vtske5v9sx2t0zvvateta2pxtt" timestamp="1670575807"&gt;33&lt;/key&gt;&lt;/foreign-keys&gt;&lt;ref-type name="Journal Article"&gt;17&lt;/ref-type&gt;&lt;contributors&gt;&lt;authors&gt;&lt;author&gt;Butler, Sheneve Z&lt;/author&gt;&lt;author&gt;Hollen, Shawna M&lt;/author&gt;&lt;author&gt;Cao, Linyou&lt;/author&gt;&lt;author&gt;Cui, Yi&lt;/author&gt;&lt;author&gt;Gupta, Jay A&lt;/author&gt;&lt;author&gt;Gutiérrez, Humberto R&lt;/author&gt;&lt;author&gt;Heinz, Tony F&lt;/author&gt;&lt;author&gt;Hong, Seung Sae&lt;/author&gt;&lt;author&gt;Huang, Jiaxing&lt;/author&gt;&lt;author&gt;Ismach, Ariel F&lt;/author&gt;&lt;/authors&gt;&lt;/contributors&gt;&lt;titles&gt;&lt;title&gt;Progress, challenges, and opportunities in two-dimensional materials beyond graphene&lt;/title&gt;&lt;secondary-title&gt;ACS Nano&lt;/secondary-title&gt;&lt;/titles&gt;&lt;periodical&gt;&lt;full-title&gt;ACS nano&lt;/full-title&gt;&lt;/periodical&gt;&lt;pages&gt;2898-2926&lt;/pages&gt;&lt;volume&gt;7&lt;/volume&gt;&lt;number&gt;4&lt;/number&gt;&lt;dates&gt;&lt;year&gt;2013&lt;/year&gt;&lt;/dates&gt;&lt;isbn&gt;1936-0851&lt;/isbn&gt;&lt;urls&gt;&lt;/urls&gt;&lt;/record&gt;&lt;/Cite&gt;&lt;/EndNote&gt;</w:instrText>
        </w:r>
        <w:r w:rsidR="00E42879">
          <w:fldChar w:fldCharType="separate"/>
        </w:r>
        <w:r w:rsidR="00E42879" w:rsidRPr="00E15CCB">
          <w:rPr>
            <w:noProof/>
            <w:vertAlign w:val="superscript"/>
          </w:rPr>
          <w:t>1</w:t>
        </w:r>
        <w:r w:rsidR="00E42879">
          <w:fldChar w:fldCharType="end"/>
        </w:r>
      </w:hyperlink>
      <w:r w:rsidRPr="00D734EE">
        <w:t>. Recently, considerable progress has been made in the emergent two-dimensional magnetic materials</w:t>
      </w:r>
      <w:r w:rsidR="00E15CCB">
        <w:fldChar w:fldCharType="begin"/>
      </w:r>
      <w:r w:rsidR="00BE49FE">
        <w:instrText xml:space="preserve"> ADDIN EN.CITE &lt;EndNote&gt;&lt;Cite&gt;&lt;Author&gt;Gong&lt;/Author&gt;&lt;Year&gt;2019&lt;/Year&gt;&lt;RecNum&gt;34&lt;/RecNum&gt;&lt;DisplayText&gt;&lt;style face="superscript"&gt;2,3&lt;/style&gt;&lt;/DisplayText&gt;&lt;record&gt;&lt;rec-number&gt;34&lt;/rec-number&gt;&lt;foreign-keys&gt;&lt;key app="EN" db-id="wdrafxsw69vtske5v9sx2t0zvvateta2pxtt" timestamp="1670575994"&gt;34&lt;/key&gt;&lt;/foreign-keys&gt;&lt;ref-type name="Journal Article"&gt;17&lt;/ref-type&gt;&lt;contributors&gt;&lt;authors&gt;&lt;author&gt;Gong, Cheng&lt;/author&gt;&lt;author&gt;Zhang, Xiang&lt;/author&gt;&lt;/authors&gt;&lt;/contributors&gt;&lt;titles&gt;&lt;title&gt;Two-dimensional magnetic crystals and emergent heterostructure devices&lt;/title&gt;&lt;secondary-title&gt;Science&lt;/secondary-title&gt;&lt;/titles&gt;&lt;periodical&gt;&lt;full-title&gt;Science&lt;/full-title&gt;&lt;/periodical&gt;&lt;pages&gt;eaav4450&lt;/pages&gt;&lt;volume&gt;363&lt;/volume&gt;&lt;number&gt;6428&lt;/number&gt;&lt;dates&gt;&lt;year&gt;2019&lt;/year&gt;&lt;/dates&gt;&lt;isbn&gt;0036-8075&lt;/isbn&gt;&lt;urls&gt;&lt;/urls&gt;&lt;/record&gt;&lt;/Cite&gt;&lt;Cite&gt;&lt;Author&gt;Gibertini&lt;/Author&gt;&lt;Year&gt;2019&lt;/Year&gt;&lt;RecNum&gt;2&lt;/RecNum&gt;&lt;record&gt;&lt;rec-number&gt;2&lt;/rec-number&gt;&lt;foreign-keys&gt;&lt;key app="EN" db-id="wdrafxsw69vtske5v9sx2t0zvvateta2pxtt" timestamp="1653277838"&gt;2&lt;/key&gt;&lt;/foreign-keys&gt;&lt;ref-type name="Journal Article"&gt;17&lt;/ref-type&gt;&lt;contributors&gt;&lt;authors&gt;&lt;author&gt;Gibertini, Marco&lt;/author&gt;&lt;author&gt;Koperski, Maciej&lt;/author&gt;&lt;author&gt;Morpurgo, Alberto F&lt;/author&gt;&lt;author&gt;Novoselov, Konstantin S&lt;/author&gt;&lt;/authors&gt;&lt;/contributors&gt;&lt;titles&gt;&lt;title&gt;Magnetic 2D materials and heterostructures&lt;/title&gt;&lt;secondary-title&gt;Nature Nanotechnology&lt;/secondary-title&gt;&lt;/titles&gt;&lt;periodical&gt;&lt;full-title&gt;Nature nanotechnology&lt;/full-title&gt;&lt;/periodical&gt;&lt;pages&gt;408-419&lt;/pages&gt;&lt;volume&gt;14&lt;/volume&gt;&lt;number&gt;5&lt;/number&gt;&lt;dates&gt;&lt;year&gt;2019&lt;/year&gt;&lt;/dates&gt;&lt;isbn&gt;1748-3395&lt;/isbn&gt;&lt;urls&gt;&lt;/urls&gt;&lt;/record&gt;&lt;/Cite&gt;&lt;/EndNote&gt;</w:instrText>
      </w:r>
      <w:r w:rsidR="00E15CCB">
        <w:fldChar w:fldCharType="separate"/>
      </w:r>
      <w:hyperlink w:anchor="_ENREF_2" w:tooltip="Gong, 2019 #34" w:history="1">
        <w:r w:rsidR="00E42879" w:rsidRPr="00E15CCB">
          <w:rPr>
            <w:noProof/>
            <w:vertAlign w:val="superscript"/>
          </w:rPr>
          <w:t>2</w:t>
        </w:r>
      </w:hyperlink>
      <w:r w:rsidR="00E15CCB" w:rsidRPr="00E15CCB">
        <w:rPr>
          <w:noProof/>
          <w:vertAlign w:val="superscript"/>
        </w:rPr>
        <w:t>,</w:t>
      </w:r>
      <w:hyperlink w:anchor="_ENREF_3" w:tooltip="Gibertini, 2019 #2" w:history="1">
        <w:r w:rsidR="00E42879" w:rsidRPr="00E15CCB">
          <w:rPr>
            <w:noProof/>
            <w:vertAlign w:val="superscript"/>
          </w:rPr>
          <w:t>3</w:t>
        </w:r>
      </w:hyperlink>
      <w:r w:rsidR="00E15CCB">
        <w:fldChar w:fldCharType="end"/>
      </w:r>
      <w:r w:rsidRPr="00D734EE">
        <w:t xml:space="preserve">. According to the Mermin-Wagner theorem, long-range ferromagnetism (FM) and antiferromagnetism (AFM) </w:t>
      </w:r>
      <w:r>
        <w:t>breaking</w:t>
      </w:r>
      <w:r w:rsidRPr="00D734EE">
        <w:t xml:space="preserve"> </w:t>
      </w:r>
      <w:ins w:id="6" w:author="Xiong Qihua" w:date="2022-12-15T21:22:00Z">
        <w:r w:rsidR="00AC0D1E">
          <w:t xml:space="preserve">the </w:t>
        </w:r>
      </w:ins>
      <w:r w:rsidRPr="00D734EE">
        <w:t>continuous global symmetry</w:t>
      </w:r>
      <w:r w:rsidR="004E00B5">
        <w:t xml:space="preserve"> in 2D</w:t>
      </w:r>
      <w:r>
        <w:t xml:space="preserve"> </w:t>
      </w:r>
      <w:r w:rsidR="00790ABA">
        <w:t xml:space="preserve">isotropic Heisenberg model </w:t>
      </w:r>
      <w:r w:rsidRPr="00D734EE">
        <w:t>are expected to be forbidden at finite temperatures</w:t>
      </w:r>
      <w:hyperlink w:anchor="_ENREF_4" w:tooltip="Mermin, 1966 #1" w:history="1">
        <w:r w:rsidR="00E42879">
          <w:fldChar w:fldCharType="begin"/>
        </w:r>
        <w:r w:rsidR="00E42879">
          <w:instrText xml:space="preserve"> ADDIN EN.CITE &lt;EndNote&gt;&lt;Cite&gt;&lt;Author&gt;Mermin&lt;/Author&gt;&lt;Year&gt;1966&lt;/Year&gt;&lt;RecNum&gt;1&lt;/RecNum&gt;&lt;DisplayText&gt;&lt;style face="superscript"&gt;4&lt;/style&gt;&lt;/DisplayText&gt;&lt;record&gt;&lt;rec-number&gt;1&lt;/rec-number&gt;&lt;foreign-keys&gt;&lt;key app="EN" db-id="wdrafxsw69vtske5v9sx2t0zvvateta2pxtt" timestamp="1653277796"&gt;1&lt;/key&gt;&lt;/foreign-keys&gt;&lt;ref-type name="Journal Article"&gt;17&lt;/ref-type&gt;&lt;contributors&gt;&lt;authors&gt;&lt;author&gt;Mermin, N David&lt;/author&gt;&lt;author&gt;Wagner, Herbert&lt;/author&gt;&lt;/authors&gt;&lt;/contributors&gt;&lt;titles&gt;&lt;title&gt;Absence of ferromagnetism or antiferromagnetism in one-or two-dimensional isotropic Heisenberg models&lt;/title&gt;&lt;secondary-title&gt;Physical Review Letters&lt;/secondary-title&gt;&lt;/titles&gt;&lt;periodical&gt;&lt;full-title&gt;Physical Review Letters&lt;/full-title&gt;&lt;/periodical&gt;&lt;pages&gt;1133&lt;/pages&gt;&lt;volume&gt;17&lt;/volume&gt;&lt;number&gt;22&lt;/number&gt;&lt;dates&gt;&lt;year&gt;1966&lt;/year&gt;&lt;/dates&gt;&lt;urls&gt;&lt;/urls&gt;&lt;/record&gt;&lt;/Cite&gt;&lt;/EndNote&gt;</w:instrText>
        </w:r>
        <w:r w:rsidR="00E42879">
          <w:fldChar w:fldCharType="separate"/>
        </w:r>
        <w:r w:rsidR="00E42879" w:rsidRPr="008541FC">
          <w:rPr>
            <w:noProof/>
            <w:vertAlign w:val="superscript"/>
          </w:rPr>
          <w:t>4</w:t>
        </w:r>
        <w:r w:rsidR="00E42879">
          <w:fldChar w:fldCharType="end"/>
        </w:r>
      </w:hyperlink>
      <w:r w:rsidRPr="00D734EE">
        <w:t>. However, the single-ion anisotropy</w:t>
      </w:r>
      <w:r>
        <w:t xml:space="preserve"> in magnetic interactions</w:t>
      </w:r>
      <w:r w:rsidRPr="00D734EE">
        <w:t xml:space="preserve"> caused by spin-orbit coupling and the interaction between adjacent layers </w:t>
      </w:r>
      <w:r>
        <w:t xml:space="preserve">can </w:t>
      </w:r>
      <w:r w:rsidRPr="00D734EE">
        <w:t>facilitate the realization of two-dimensional long-range magnetic orders. A variety of two-dimensional magnetic materials have been experimentally verified recently, most of which are of Ising type</w:t>
      </w:r>
      <w:r w:rsidR="00044BEA">
        <w:fldChar w:fldCharType="begin">
          <w:fldData xml:space="preserve">PEVuZE5vdGU+PENpdGU+PEF1dGhvcj5IdWFuZzwvQXV0aG9yPjxZZWFyPjIwMTc8L1llYXI+PFJl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</w:fldData>
        </w:fldChar>
      </w:r>
      <w:r w:rsidR="00297E3C">
        <w:instrText xml:space="preserve"> ADDIN EN.CITE </w:instrText>
      </w:r>
      <w:r w:rsidR="00297E3C">
        <w:fldChar w:fldCharType="begin">
          <w:fldData xml:space="preserve">PEVuZE5vdGU+PENpdGU+PEF1dGhvcj5IdWFuZzwvQXV0aG9yPjxZZWFyPjIwMTc8L1llYXI+PFJl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</w:fldData>
        </w:fldChar>
      </w:r>
      <w:r w:rsidR="00297E3C">
        <w:instrText xml:space="preserve"> ADDIN EN.CITE.DATA </w:instrText>
      </w:r>
      <w:r w:rsidR="00297E3C">
        <w:fldChar w:fldCharType="end"/>
      </w:r>
      <w:r w:rsidR="00044BEA">
        <w:fldChar w:fldCharType="separate"/>
      </w:r>
      <w:hyperlink w:anchor="_ENREF_5" w:tooltip="Huang, 2017 #35" w:history="1">
        <w:r w:rsidR="00E42879" w:rsidRPr="00044BEA">
          <w:rPr>
            <w:noProof/>
            <w:vertAlign w:val="superscript"/>
          </w:rPr>
          <w:t>5</w:t>
        </w:r>
      </w:hyperlink>
      <w:r w:rsidR="00044BEA" w:rsidRPr="00044BEA">
        <w:rPr>
          <w:noProof/>
          <w:vertAlign w:val="superscript"/>
        </w:rPr>
        <w:t>,</w:t>
      </w:r>
      <w:hyperlink w:anchor="_ENREF_6" w:tooltip="Wang, 2016 #36" w:history="1">
        <w:r w:rsidR="00E42879" w:rsidRPr="00044BEA">
          <w:rPr>
            <w:noProof/>
            <w:vertAlign w:val="superscript"/>
          </w:rPr>
          <w:t>6</w:t>
        </w:r>
      </w:hyperlink>
      <w:r w:rsidR="00044BEA">
        <w:fldChar w:fldCharType="end"/>
      </w:r>
      <w:r w:rsidRPr="00D734EE">
        <w:t xml:space="preserve"> or Heisenberg type</w:t>
      </w:r>
      <w:r w:rsidR="00105B10">
        <w:fldChar w:fldCharType="begin"/>
      </w:r>
      <w:r w:rsidR="00BE49FE">
        <w:instrText xml:space="preserve"> ADDIN EN.CITE &lt;EndNote&gt;&lt;Cite&gt;&lt;Author&gt;Gong&lt;/Author&gt;&lt;Year&gt;2017&lt;/Year&gt;&lt;RecNum&gt;37&lt;/RecNum&gt;&lt;DisplayText&gt;&lt;style face="superscript"&gt;7,8&lt;/style&gt;&lt;/DisplayText&gt;&lt;record&gt;&lt;rec-number&gt;37&lt;/rec-number&gt;&lt;foreign-keys&gt;&lt;key app="EN" db-id="wdrafxsw69vtske5v9sx2t0zvvateta2pxtt" timestamp="1670576314"&gt;37&lt;/key&gt;&lt;/foreign-keys&gt;&lt;ref-type name="Journal Article"&gt;17&lt;/ref-type&gt;&lt;contributors&gt;&lt;authors&gt;&lt;author&gt;Gong, Cheng&lt;/author&gt;&lt;author&gt;Li, Lin&lt;/author&gt;&lt;author&gt;Li, Zhenglu&lt;/author&gt;&lt;author&gt;Ji, Huiwen&lt;/author&gt;&lt;author&gt;Stern, Alex&lt;/author&gt;&lt;author&gt;Xia, Yang&lt;/author&gt;&lt;author&gt;Cao, Ting&lt;/author&gt;&lt;author&gt;Bao, Wei&lt;/author&gt;&lt;author&gt;Wang, Chenzhe&lt;/author&gt;&lt;author&gt;Wang, Yuan&lt;/author&gt;&lt;/authors&gt;&lt;/contributors&gt;&lt;titles&gt;&lt;title&gt;Discovery of intrinsic ferromagnetism in two-dimensional van der Waals crystals&lt;/title&gt;&lt;secondary-title&gt;Nature&lt;/secondary-title&gt;&lt;/titles&gt;&lt;periodical&gt;&lt;full-title&gt;Nature&lt;/full-title&gt;&lt;/periodical&gt;&lt;pages&gt;265-269&lt;/pages&gt;&lt;volume&gt;546&lt;/volume&gt;&lt;number&gt;7657&lt;/number&gt;&lt;dates&gt;&lt;year&gt;2017&lt;/year&gt;&lt;/dates&gt;&lt;isbn&gt;1476-4687&lt;/isbn&gt;&lt;urls&gt;&lt;/urls&gt;&lt;/record&gt;&lt;/Cite&gt;&lt;Cite&gt;&lt;Author&gt;Du&lt;/Author&gt;&lt;Year&gt;2016&lt;/Year&gt;&lt;RecNum&gt;38&lt;/RecNum&gt;&lt;record&gt;&lt;rec-number&gt;38&lt;/rec-number&gt;&lt;foreign-keys&gt;&lt;key app="EN" db-id="wdrafxsw69vtske5v9sx2t0zvvateta2pxtt" timestamp="1670576394"&gt;38&lt;/key&gt;&lt;/foreign-keys&gt;&lt;ref-type name="Journal Article"&gt;17&lt;/ref-type&gt;&lt;contributors&gt;&lt;authors&gt;&lt;author&gt;Du, Ke-zhao&lt;/author&gt;&lt;author&gt;Wang, Xing-zhi&lt;/author&gt;&lt;author&gt;Liu, Yang&lt;/author&gt;&lt;author&gt;Hu, Peng&lt;/author&gt;&lt;author&gt;Utama, M Iqbal Bakti&lt;/author&gt;&lt;author&gt;Gan, Chee Kwan&lt;/author&gt;&lt;author&gt;Xiong, Qihua&lt;/author&gt;&lt;author&gt;Kloc, Christian&lt;/author&gt;&lt;/authors&gt;&lt;/contributors&gt;&lt;titles&gt;&lt;title&gt;Weak van der Waals stacking, wide-range band gap, and Raman study on ultrathin layers of metal phosphorus trichalcogenides&lt;/title&gt;&lt;secondary-title&gt;ACS Nano&lt;/secondary-title&gt;&lt;/titles&gt;&lt;periodical&gt;&lt;full-title&gt;ACS nano&lt;/full-title&gt;&lt;/periodical&gt;&lt;pages&gt;1738-1743&lt;/pages&gt;&lt;volume&gt;10&lt;/volume&gt;&lt;number&gt;2&lt;/number&gt;&lt;dates&gt;&lt;year&gt;2016&lt;/year&gt;&lt;/dates&gt;&lt;isbn&gt;1936-0851&lt;/isbn&gt;&lt;urls&gt;&lt;/urls&gt;&lt;/record&gt;&lt;/Cite&gt;&lt;/EndNote&gt;</w:instrText>
      </w:r>
      <w:r w:rsidR="00105B10">
        <w:fldChar w:fldCharType="separate"/>
      </w:r>
      <w:hyperlink w:anchor="_ENREF_7" w:tooltip="Gong, 2017 #37" w:history="1">
        <w:r w:rsidR="00E42879" w:rsidRPr="00105B10">
          <w:rPr>
            <w:noProof/>
            <w:vertAlign w:val="superscript"/>
          </w:rPr>
          <w:t>7</w:t>
        </w:r>
      </w:hyperlink>
      <w:r w:rsidR="00105B10" w:rsidRPr="00105B10">
        <w:rPr>
          <w:noProof/>
          <w:vertAlign w:val="superscript"/>
        </w:rPr>
        <w:t>,</w:t>
      </w:r>
      <w:hyperlink w:anchor="_ENREF_8" w:tooltip="Du, 2016 #38" w:history="1">
        <w:r w:rsidR="00E42879" w:rsidRPr="00105B10">
          <w:rPr>
            <w:noProof/>
            <w:vertAlign w:val="superscript"/>
          </w:rPr>
          <w:t>8</w:t>
        </w:r>
      </w:hyperlink>
      <w:r w:rsidR="00105B10">
        <w:fldChar w:fldCharType="end"/>
      </w:r>
      <w:r w:rsidRPr="00D734EE">
        <w:t>. In addition, it is theoretically proved that there may exist a special topological BKT</w:t>
      </w:r>
      <w:r w:rsidR="00790ABA">
        <w:t>-</w:t>
      </w:r>
      <w:r w:rsidRPr="00D734EE">
        <w:t xml:space="preserve">transition at finite temperatures in an </w:t>
      </w:r>
      <w:r w:rsidRPr="00D734EE">
        <w:rPr>
          <w:iCs/>
        </w:rPr>
        <w:t>XY</w:t>
      </w:r>
      <w:r w:rsidRPr="00D734EE">
        <w:t xml:space="preserve">-like two-dimensional system, hallmarked by the transition </w:t>
      </w:r>
      <w:r>
        <w:t>from</w:t>
      </w:r>
      <w:r w:rsidRPr="00D734EE">
        <w:t xml:space="preserve"> bound vortice-antivortice pairs into free vortices</w:t>
      </w:r>
      <w:hyperlink w:anchor="_ENREF_9" w:tooltip="Kosterlitz, 1973 #39" w:history="1">
        <w:r w:rsidR="00E42879">
          <w:fldChar w:fldCharType="begin"/>
        </w:r>
        <w:r w:rsidR="00E42879">
          <w:instrText xml:space="preserve"> ADDIN EN.CITE &lt;EndNote&gt;&lt;Cite&gt;&lt;Author&gt;Kosterlitz&lt;/Author&gt;&lt;Year&gt;1973&lt;/Year&gt;&lt;RecNum&gt;39&lt;/RecNum&gt;&lt;DisplayText&gt;&lt;style face="superscript"&gt;9&lt;/style&gt;&lt;/DisplayText&gt;&lt;record&gt;&lt;rec-number&gt;39&lt;/rec-number&gt;&lt;foreign-keys&gt;&lt;key app="EN" db-id="wdrafxsw69vtske5v9sx2t0zvvateta2pxtt" timestamp="1670576461"&gt;39&lt;/key&gt;&lt;/foreign-keys&gt;&lt;ref-type name="Journal Article"&gt;17&lt;/ref-type&gt;&lt;contributors&gt;&lt;authors&gt;&lt;author&gt;Kosterlitz, John Michael&lt;/author&gt;&lt;author&gt;Thouless, David James&lt;/author&gt;&lt;/authors&gt;&lt;/contributors&gt;&lt;titles&gt;&lt;title&gt;Ordering, metastability and phase transitions in two-dimensional systems&lt;/title&gt;&lt;secondary-title&gt;Journal of Physics C: Solid State Physics&lt;/secondary-title&gt;&lt;/titles&gt;&lt;periodical&gt;&lt;full-title&gt;Journal of Physics C: Solid State Physics&lt;/full-title&gt;&lt;/periodical&gt;&lt;pages&gt;1181&lt;/pages&gt;&lt;volume&gt;6&lt;/volume&gt;&lt;number&gt;7&lt;/number&gt;&lt;dates&gt;&lt;year&gt;1973&lt;/year&gt;&lt;/dates&gt;&lt;isbn&gt;0022-3719&lt;/isbn&gt;&lt;urls&gt;&lt;/urls&gt;&lt;/record&gt;&lt;/Cite&gt;&lt;/EndNote&gt;</w:instrText>
        </w:r>
        <w:r w:rsidR="00E42879">
          <w:fldChar w:fldCharType="separate"/>
        </w:r>
        <w:r w:rsidR="00E42879" w:rsidRPr="00105B10">
          <w:rPr>
            <w:noProof/>
            <w:vertAlign w:val="superscript"/>
          </w:rPr>
          <w:t>9</w:t>
        </w:r>
        <w:r w:rsidR="00E42879">
          <w:fldChar w:fldCharType="end"/>
        </w:r>
      </w:hyperlink>
      <w:r w:rsidRPr="00D734EE">
        <w:t>. The BKT-phase transition is found to have a tight correlation with superfluidity</w:t>
      </w:r>
      <w:hyperlink w:anchor="_ENREF_10" w:tooltip="Clade, 2009 #40" w:history="1">
        <w:r w:rsidR="00E42879">
          <w:fldChar w:fldCharType="begin"/>
        </w:r>
        <w:r w:rsidR="00E42879">
          <w:instrText xml:space="preserve"> ADDIN EN.CITE &lt;EndNote&gt;&lt;Cite&gt;&lt;Author&gt;Clade&lt;/Author&gt;&lt;Year&gt;2009&lt;/Year&gt;&lt;RecNum&gt;40&lt;/RecNum&gt;&lt;DisplayText&gt;&lt;style face="superscript"&gt;10&lt;/style&gt;&lt;/DisplayText&gt;&lt;record&gt;&lt;rec-number&gt;40&lt;/rec-number&gt;&lt;foreign-keys&gt;&lt;key app="EN" db-id="wdrafxsw69vtske5v9sx2t0zvvateta2pxtt" timestamp="1670576511"&gt;40&lt;/key&gt;&lt;/foreign-keys&gt;&lt;ref-type name="Journal Article"&gt;17&lt;/ref-type&gt;&lt;contributors&gt;&lt;authors&gt;&lt;author&gt;Clade, Pierre&lt;/author&gt;&lt;author&gt;Ryu, Changhyun&lt;/author&gt;&lt;author&gt;Ramanathan, Anand&lt;/author&gt;&lt;author&gt;Helmerson, Kristian&lt;/author&gt;&lt;author&gt;Phillips, William D&lt;/author&gt;&lt;/authors&gt;&lt;/contributors&gt;&lt;titles&gt;&lt;title&gt;Observation of a 2D Bose gas: from thermal to quasicondensate to superfluid&lt;/title&gt;&lt;secondary-title&gt;Physical Review Letters&lt;/secondary-title&gt;&lt;/titles&gt;&lt;periodical&gt;&lt;full-title&gt;Physical Review Letters&lt;/full-title&gt;&lt;/periodical&gt;&lt;pages&gt;170401&lt;/pages&gt;&lt;volume&gt;102&lt;/volume&gt;&lt;number&gt;17&lt;/number&gt;&lt;dates&gt;&lt;year&gt;2009&lt;/year&gt;&lt;/dates&gt;&lt;urls&gt;&lt;/urls&gt;&lt;/record&gt;&lt;/Cite&gt;&lt;/EndNote&gt;</w:instrText>
        </w:r>
        <w:r w:rsidR="00E42879">
          <w:fldChar w:fldCharType="separate"/>
        </w:r>
        <w:r w:rsidR="00E42879" w:rsidRPr="00742889">
          <w:rPr>
            <w:noProof/>
            <w:vertAlign w:val="superscript"/>
          </w:rPr>
          <w:t>10</w:t>
        </w:r>
        <w:r w:rsidR="00E42879">
          <w:fldChar w:fldCharType="end"/>
        </w:r>
      </w:hyperlink>
      <w:r w:rsidRPr="00D734EE">
        <w:t>, Bose-Einstein condensation</w:t>
      </w:r>
      <w:hyperlink w:anchor="_ENREF_11" w:tooltip="Simula, 2006 #41" w:history="1">
        <w:r w:rsidR="00E42879">
          <w:fldChar w:fldCharType="begin"/>
        </w:r>
        <w:r w:rsidR="00E42879">
          <w:instrText xml:space="preserve"> ADDIN EN.CITE &lt;EndNote&gt;&lt;Cite&gt;&lt;Author&gt;Simula&lt;/Author&gt;&lt;Year&gt;2006&lt;/Year&gt;&lt;RecNum&gt;41&lt;/RecNum&gt;&lt;DisplayText&gt;&lt;style face="superscript"&gt;11&lt;/style&gt;&lt;/DisplayText&gt;&lt;record&gt;&lt;rec-number&gt;41&lt;/rec-number&gt;&lt;foreign-keys&gt;&lt;key app="EN" db-id="wdrafxsw69vtske5v9sx2t0zvvateta2pxtt" timestamp="1670576561"&gt;41&lt;/key&gt;&lt;/foreign-keys&gt;&lt;ref-type name="Journal Article"&gt;17&lt;/ref-type&gt;&lt;contributors&gt;&lt;authors&gt;&lt;author&gt;Simula, Tapio Petteri&lt;/author&gt;&lt;author&gt;Blakie, PB&lt;/author&gt;&lt;/authors&gt;&lt;/contributors&gt;&lt;titles&gt;&lt;title&gt;Thermal activation of vortex-antivortex pairs in quasi-two-dimensional Bose-Einstein condensates&lt;/title&gt;&lt;secondary-title&gt;Physical Review Letters&lt;/secondary-title&gt;&lt;/titles&gt;&lt;periodical&gt;&lt;full-title&gt;Physical Review Letters&lt;/full-title&gt;&lt;/periodical&gt;&lt;pages&gt;020404&lt;/pages&gt;&lt;volume&gt;96&lt;/volume&gt;&lt;number&gt;2&lt;/number&gt;&lt;dates&gt;&lt;year&gt;2006&lt;/year&gt;&lt;/dates&gt;&lt;urls&gt;&lt;/urls&gt;&lt;/record&gt;&lt;/Cite&gt;&lt;/EndNote&gt;</w:instrText>
        </w:r>
        <w:r w:rsidR="00E42879">
          <w:fldChar w:fldCharType="separate"/>
        </w:r>
        <w:r w:rsidR="00E42879" w:rsidRPr="00742889">
          <w:rPr>
            <w:noProof/>
            <w:vertAlign w:val="superscript"/>
          </w:rPr>
          <w:t>11</w:t>
        </w:r>
        <w:r w:rsidR="00E42879">
          <w:fldChar w:fldCharType="end"/>
        </w:r>
      </w:hyperlink>
      <w:r w:rsidRPr="00D734EE">
        <w:t>, and superconductivity</w:t>
      </w:r>
      <w:hyperlink w:anchor="_ENREF_12" w:tooltip="Blatter, 1994 #42" w:history="1">
        <w:r w:rsidR="00E42879">
          <w:fldChar w:fldCharType="begin"/>
        </w:r>
        <w:r w:rsidR="00E42879">
          <w:instrText xml:space="preserve"> ADDIN EN.CITE &lt;EndNote&gt;&lt;Cite&gt;&lt;Author&gt;Blatter&lt;/Author&gt;&lt;Year&gt;1994&lt;/Year&gt;&lt;RecNum&gt;42&lt;/RecNum&gt;&lt;DisplayText&gt;&lt;style face="superscript"&gt;12&lt;/style&gt;&lt;/DisplayText&gt;&lt;record&gt;&lt;rec-number&gt;42&lt;/rec-number&gt;&lt;foreign-keys&gt;&lt;key app="EN" db-id="wdrafxsw69vtske5v9sx2t0zvvateta2pxtt" timestamp="1670576636"&gt;42&lt;/key&gt;&lt;/foreign-keys&gt;&lt;ref-type name="Journal Article"&gt;17&lt;/ref-type&gt;&lt;contributors&gt;&lt;authors&gt;&lt;author&gt;Blatter, Gianni&lt;/author&gt;&lt;author&gt;Feigel&amp;apos;man, Mikhail V&lt;/author&gt;&lt;author&gt;Geshkenbein, Vadim B&lt;/author&gt;&lt;author&gt;Larkin, Anatoly I&lt;/author&gt;&lt;author&gt;Vinokur, Valerii M&lt;/author&gt;&lt;/authors&gt;&lt;/contributors&gt;&lt;titles&gt;&lt;title&gt;Vortices in high-temperature superconductors&lt;/title&gt;&lt;secondary-title&gt;Reviews of Modern Physics&lt;/secondary-title&gt;&lt;/titles&gt;&lt;periodical&gt;&lt;full-title&gt;Reviews of modern physics&lt;/full-title&gt;&lt;/periodical&gt;&lt;pages&gt;1125&lt;/pages&gt;&lt;volume&gt;66&lt;/volume&gt;&lt;number&gt;4&lt;/number&gt;&lt;dates&gt;&lt;year&gt;1994&lt;/year&gt;&lt;/dates&gt;&lt;urls&gt;&lt;/urls&gt;&lt;/record&gt;&lt;/Cite&gt;&lt;/EndNote&gt;</w:instrText>
        </w:r>
        <w:r w:rsidR="00E42879">
          <w:fldChar w:fldCharType="separate"/>
        </w:r>
        <w:r w:rsidR="00E42879" w:rsidRPr="006D1142">
          <w:rPr>
            <w:noProof/>
            <w:vertAlign w:val="superscript"/>
          </w:rPr>
          <w:t>12</w:t>
        </w:r>
        <w:r w:rsidR="00E42879">
          <w:fldChar w:fldCharType="end"/>
        </w:r>
      </w:hyperlink>
      <w:r w:rsidRPr="00D734EE">
        <w:t>. Only in material systems fitted with XY (or XXZ-model with weak interlayer interaction), BKT-transition is possible to be observed experimentally.</w:t>
      </w:r>
    </w:p>
    <w:p w14:paraId="01C8C2B8" w14:textId="69447499" w:rsidR="001A00FF" w:rsidRPr="00D734EE" w:rsidRDefault="001A00FF" w:rsidP="006253FB">
      <w:pPr>
        <w:spacing w:line="360" w:lineRule="auto"/>
        <w:ind w:firstLine="284"/>
      </w:pPr>
      <w:r w:rsidRPr="00D734EE">
        <w:t>Recently, important progress in many-body exciton</w:t>
      </w:r>
      <w:hyperlink w:anchor="_ENREF_13" w:tooltip="Kang, 2020 #9" w:history="1">
        <w:r w:rsidR="00E42879">
          <w:fldChar w:fldCharType="begin"/>
        </w:r>
        <w:r w:rsidR="00E42879">
          <w:instrText xml:space="preserve"> ADDIN EN.CITE &lt;EndNote&gt;&lt;Cite&gt;&lt;Author&gt;Kang&lt;/Author&gt;&lt;Year&gt;2020&lt;/Year&gt;&lt;RecNum&gt;9&lt;/RecNum&gt;&lt;DisplayText&gt;&lt;style face="superscript"&gt;13&lt;/style&gt;&lt;/DisplayText&gt;&lt;record&gt;&lt;rec-number&gt;9&lt;/rec-number&gt;&lt;foreign-keys&gt;&lt;key app="EN" db-id="wdrafxsw69vtske5v9sx2t0zvvateta2pxtt" timestamp="1653278896"&gt;9&lt;/key&gt;&lt;/foreign-keys&gt;&lt;ref-type name="Journal Article"&gt;17&lt;/ref-type&gt;&lt;contributors&gt;&lt;authors&gt;&lt;author&gt;Kang, Soonmin&lt;/author&gt;&lt;author&gt;Kim, Kangwon&lt;/author&gt;&lt;author&gt;Kim, Beom Hyun&lt;/author&gt;&lt;author&gt;Kim, Jonghyeon&lt;/author&gt;&lt;author&gt;Sim, Kyung Ik&lt;/author&gt;&lt;author&gt;Lee, Jae-Ung&lt;/author&gt;&lt;author&gt;Lee, Sungmin&lt;/author&gt;&lt;author&gt;Park, Kisoo&lt;/author&gt;&lt;author&gt;Yun, Seokhwan&lt;/author&gt;&lt;author&gt;Kim, Taehun&lt;/author&gt;&lt;/authors&gt;&lt;/contributors&gt;&lt;titles&gt;&lt;title&gt;&lt;style face="normal" font="default" size="100%"&gt;Coherent many-body exciton in van der Waals antiferromagnet NiPS&lt;/style&gt;&lt;style face="subscript" font="default" size="100%"&gt;3&lt;/style&gt;&lt;/title&gt;&lt;secondary-title&gt;Nature&lt;/secondary-title&gt;&lt;/titles&gt;&lt;periodical&gt;&lt;full-title&gt;Nature&lt;/full-title&gt;&lt;/periodical&gt;&lt;pages&gt;785-789&lt;/pages&gt;&lt;volume&gt;583&lt;/volume&gt;&lt;number&gt;7818&lt;/number&gt;&lt;dates&gt;&lt;year&gt;2020&lt;/year&gt;&lt;/dates&gt;&lt;isbn&gt;1476-4687&lt;/isbn&gt;&lt;urls&gt;&lt;/urls&gt;&lt;/record&gt;&lt;/Cite&gt;&lt;/EndNote&gt;</w:instrText>
        </w:r>
        <w:r w:rsidR="00E42879">
          <w:fldChar w:fldCharType="separate"/>
        </w:r>
        <w:r w:rsidR="00E42879" w:rsidRPr="006B4C7B">
          <w:rPr>
            <w:noProof/>
            <w:vertAlign w:val="superscript"/>
          </w:rPr>
          <w:t>13</w:t>
        </w:r>
        <w:r w:rsidR="00E42879">
          <w:fldChar w:fldCharType="end"/>
        </w:r>
      </w:hyperlink>
      <w:r w:rsidRPr="00D734EE">
        <w:t>, magnon-phonon coupling</w:t>
      </w:r>
      <w:hyperlink w:anchor="_ENREF_14" w:tooltip="Liu, 2021 #43" w:history="1">
        <w:r w:rsidR="00E42879">
          <w:fldChar w:fldCharType="begin"/>
        </w:r>
        <w:r w:rsidR="00E42879">
          <w:instrText xml:space="preserve"> ADDIN EN.CITE &lt;EndNote&gt;&lt;Cite&gt;&lt;Author&gt;Liu&lt;/Author&gt;&lt;Year&gt;2021&lt;/Year&gt;&lt;RecNum&gt;43&lt;/RecNum&gt;&lt;DisplayText&gt;&lt;style face="superscript"&gt;14&lt;/style&gt;&lt;/DisplayText&gt;&lt;record&gt;&lt;rec-number&gt;43&lt;/rec-number&gt;&lt;foreign-keys&gt;&lt;key app="EN" db-id="wdrafxsw69vtske5v9sx2t0zvvateta2pxtt" timestamp="1670576759"&gt;43&lt;/key&gt;&lt;/foreign-keys&gt;&lt;ref-type name="Journal Article"&gt;17&lt;/ref-type&gt;&lt;contributors&gt;&lt;authors&gt;&lt;author&gt;Liu, Sheng&lt;/author&gt;&lt;author&gt;Del Águila, Andrés Granados&lt;/author&gt;&lt;author&gt;Bhowmick, Dhiman&lt;/author&gt;&lt;author&gt;Gan, Chee Kwan&lt;/author&gt;&lt;author&gt;Do, T Thu Ha&lt;/author&gt;&lt;author&gt;Prosnikov, MA&lt;/author&gt;&lt;author&gt;Sedmidubský, David&lt;/author&gt;&lt;author&gt;Sofer, Zdenek&lt;/author&gt;&lt;author&gt;Christianen, Peter CM&lt;/author&gt;&lt;author&gt;Sengupta, Pinaki&lt;/author&gt;&lt;/authors&gt;&lt;/contributors&gt;&lt;titles&gt;&lt;title&gt;Direct observation of magnon-phonon strong coupling in two-dimensional antiferromagnet at high magnetic fields&lt;/title&gt;&lt;secondary-title&gt;Physical Review Letters&lt;/secondary-title&gt;&lt;/titles&gt;&lt;periodical&gt;&lt;full-title&gt;Physical Review Letters&lt;/full-title&gt;&lt;/periodical&gt;&lt;pages&gt;097401&lt;/pages&gt;&lt;volume&gt;127&lt;/volume&gt;&lt;number&gt;9&lt;/number&gt;&lt;dates&gt;&lt;year&gt;2021&lt;/year&gt;&lt;/dates&gt;&lt;urls&gt;&lt;/urls&gt;&lt;/record&gt;&lt;/Cite&gt;&lt;/EndNote&gt;</w:instrText>
        </w:r>
        <w:r w:rsidR="00E42879">
          <w:fldChar w:fldCharType="separate"/>
        </w:r>
        <w:r w:rsidR="00E42879" w:rsidRPr="006B4C7B">
          <w:rPr>
            <w:noProof/>
            <w:vertAlign w:val="superscript"/>
          </w:rPr>
          <w:t>14</w:t>
        </w:r>
        <w:r w:rsidR="00E42879">
          <w:fldChar w:fldCharType="end"/>
        </w:r>
      </w:hyperlink>
      <w:r w:rsidRPr="00D734EE">
        <w:t>, and magnon-based device</w:t>
      </w:r>
      <w:hyperlink w:anchor="_ENREF_15" w:tooltip="Chen, 2021 #44" w:history="1">
        <w:r w:rsidR="00E42879">
          <w:fldChar w:fldCharType="begin"/>
        </w:r>
        <w:r w:rsidR="00E42879">
          <w:instrText xml:space="preserve"> ADDIN EN.CITE &lt;EndNote&gt;&lt;Cite&gt;&lt;Author&gt;Chen&lt;/Author&gt;&lt;Year&gt;2021&lt;/Year&gt;&lt;RecNum&gt;44&lt;/RecNum&gt;&lt;DisplayText&gt;&lt;style face="superscript"&gt;15&lt;/style&gt;&lt;/DisplayText&gt;&lt;record&gt;&lt;rec-number&gt;44&lt;/rec-number&gt;&lt;foreign-keys&gt;&lt;key app="EN" db-id="wdrafxsw69vtske5v9sx2t0zvvateta2pxtt" timestamp="1670576864"&gt;44&lt;/key&gt;&lt;/foreign-keys&gt;&lt;ref-type name="Journal Article"&gt;17&lt;/ref-type&gt;&lt;contributors&gt;&lt;authors&gt;&lt;author&gt;Chen, Guangyi&lt;/author&gt;&lt;author&gt;Qi, Shaomian&lt;/author&gt;&lt;author&gt;Liu, Jianqiao&lt;/author&gt;&lt;author&gt;Chen, Di&lt;/author&gt;&lt;author&gt;Wang, Jiongjie&lt;/author&gt;&lt;author&gt;Yan, Shili&lt;/author&gt;&lt;author&gt;Zhang, Yu&lt;/author&gt;&lt;author&gt;Cao, Shimin&lt;/author&gt;&lt;author&gt;Lu, Ming&lt;/author&gt;&lt;author&gt;Tian, Shibing&lt;/author&gt;&lt;/authors&gt;&lt;/contributors&gt;&lt;titles&gt;&lt;title&gt;Electrically switchable van der Waals magnon valves&lt;/title&gt;&lt;secondary-title&gt;Nature Communications&lt;/secondary-title&gt;&lt;/titles&gt;&lt;periodical&gt;&lt;full-title&gt;Nature communications&lt;/full-title&gt;&lt;/periodical&gt;&lt;pages&gt;1-5&lt;/pages&gt;&lt;volume&gt;12&lt;/volume&gt;&lt;number&gt;1&lt;/number&gt;&lt;dates&gt;&lt;year&gt;2021&lt;/year&gt;&lt;/dates&gt;&lt;isbn&gt;2041-1723&lt;/isbn&gt;&lt;urls&gt;&lt;/urls&gt;&lt;/record&gt;&lt;/Cite&gt;&lt;/EndNote&gt;</w:instrText>
        </w:r>
        <w:r w:rsidR="00E42879">
          <w:fldChar w:fldCharType="separate"/>
        </w:r>
        <w:r w:rsidR="00E42879" w:rsidRPr="006B4C7B">
          <w:rPr>
            <w:noProof/>
            <w:vertAlign w:val="superscript"/>
          </w:rPr>
          <w:t>15</w:t>
        </w:r>
        <w:r w:rsidR="00E42879">
          <w:fldChar w:fldCharType="end"/>
        </w:r>
      </w:hyperlink>
      <w:r w:rsidRPr="00D734EE">
        <w:t xml:space="preserve"> has been made in the </w:t>
      </w:r>
      <w:r w:rsidRPr="00D734EE">
        <w:rPr>
          <w:rFonts w:hint="eastAsia"/>
        </w:rPr>
        <w:t>fie</w:t>
      </w:r>
      <w:r w:rsidRPr="00D734EE">
        <w:t>ld of 2D antiferromagnetic materials.</w:t>
      </w:r>
      <w:r w:rsidRPr="00D734EE">
        <w:rPr>
          <w:rFonts w:hint="eastAsia"/>
        </w:rPr>
        <w:t xml:space="preserve"> T</w:t>
      </w:r>
      <w:r w:rsidRPr="00D734EE">
        <w:t xml:space="preserve">he intralayer antiferromagnetic </w:t>
      </w:r>
      <w:r w:rsidRPr="00D734EE">
        <w:rPr>
          <w:i/>
        </w:rPr>
        <w:t>M</w:t>
      </w:r>
      <w:r w:rsidRPr="00D734EE">
        <w:t>P</w:t>
      </w:r>
      <w:r w:rsidRPr="00D734EE">
        <w:rPr>
          <w:i/>
        </w:rPr>
        <w:t>X</w:t>
      </w:r>
      <w:r w:rsidRPr="00D734EE">
        <w:rPr>
          <w:vertAlign w:val="subscript"/>
        </w:rPr>
        <w:t>3</w:t>
      </w:r>
      <w:r w:rsidRPr="00D734EE">
        <w:t xml:space="preserve"> (</w:t>
      </w:r>
      <w:r w:rsidRPr="00D734EE">
        <w:rPr>
          <w:i/>
        </w:rPr>
        <w:t>M</w:t>
      </w:r>
      <w:r w:rsidRPr="00D734EE">
        <w:t xml:space="preserve"> = Fe, Ni, Mn, and </w:t>
      </w:r>
      <w:r w:rsidRPr="00D734EE">
        <w:rPr>
          <w:i/>
        </w:rPr>
        <w:t>X</w:t>
      </w:r>
      <w:r w:rsidRPr="00D734EE">
        <w:t xml:space="preserve"> = S, Se) family has attracted</w:t>
      </w:r>
      <w:r>
        <w:t xml:space="preserve"> increasing</w:t>
      </w:r>
      <w:r w:rsidRPr="00D734EE">
        <w:t xml:space="preserve"> attention due to their (quasi)2D antiferromagnetism, rich spin dimensionalities, strong coupling between multi-degrees of freedom, and potential applications in quantum information technology</w:t>
      </w:r>
      <w:r w:rsidR="00D2248E">
        <w:fldChar w:fldCharType="begin"/>
      </w:r>
      <w:r w:rsidR="00297E3C">
        <w:instrText xml:space="preserve"> ADDIN EN.CITE &lt;EndNote&gt;&lt;Cite&gt;&lt;Author&gt;Jiang&lt;/Author&gt;&lt;Year&gt;2021&lt;/Year&gt;&lt;RecNum&gt;20&lt;/RecNum&gt;&lt;DisplayText&gt;&lt;style face="superscript"&gt;16,17&lt;/style&gt;&lt;/DisplayText&gt;&lt;record&gt;&lt;rec-number&gt;20&lt;/rec-number&gt;&lt;foreign-keys&gt;&lt;key app="EN" db-id="wdrafxsw69vtske5v9sx2t0zvvateta2pxtt" timestamp="1653295608"&gt;20&lt;/key&gt;&lt;/foreign-keys&gt;&lt;ref-type name="Journal Article"&gt;17&lt;/ref-type&gt;&lt;contributors&gt;&lt;authors&gt;&lt;author&gt;Jiang, Xue&lt;/author&gt;&lt;author&gt;Liu, Qinxi&lt;/author&gt;&lt;author&gt;Xing, Jianpei&lt;/author&gt;&lt;author&gt;Liu, Nanshu&lt;/author&gt;&lt;author&gt;Guo, Yu&lt;/author&gt;&lt;author&gt;Liu, Zhifeng&lt;/author&gt;&lt;author&gt;Zhao, Jijun&lt;/author&gt;&lt;/authors&gt;&lt;/contributors&gt;&lt;titles&gt;&lt;title&gt;Recent progress on 2D magnets: Fundamental mechanism, structural design and modification&lt;/title&gt;&lt;secondary-title&gt;Applied Physics Reviews&lt;/secondary-title&gt;&lt;/titles&gt;&lt;periodical&gt;&lt;full-title&gt;Applied Physics Reviews&lt;/full-title&gt;&lt;/periodical&gt;&lt;pages&gt;031305&lt;/pages&gt;&lt;volume&gt;8&lt;/volume&gt;&lt;number&gt;3&lt;/number&gt;&lt;dates&gt;&lt;year&gt;2021&lt;/year&gt;&lt;/dates&gt;&lt;isbn&gt;1931-9401&lt;/isbn&gt;&lt;urls&gt;&lt;/urls&gt;&lt;/record&gt;&lt;/Cite&gt;&lt;Cite&gt;&lt;Author&gt;Rahman&lt;/Author&gt;&lt;Year&gt;2021&lt;/Year&gt;&lt;RecNum&gt;7&lt;/RecNum&gt;&lt;record&gt;&lt;rec-number&gt;7&lt;/rec-number&gt;&lt;foreign-keys&gt;&lt;key app="EN" db-id="wdrafxsw69vtske5v9sx2t0zvvateta2pxtt" timestamp="1653278783"&gt;7&lt;/key&gt;&lt;/foreign-keys&gt;&lt;ref-type name="Journal Article"&gt;17&lt;/ref-type&gt;&lt;contributors&gt;&lt;authors&gt;&lt;author&gt;Rahman, Sharidya&lt;/author&gt;&lt;author&gt;Torres, Juan F&lt;/author&gt;&lt;author&gt;Khan, Ahmed Raza&lt;/author&gt;&lt;author&gt;Lu, Yuerui&lt;/author&gt;&lt;/authors&gt;&lt;/contributors&gt;&lt;titles&gt;&lt;title&gt;Recent developments in van der Waals antiferromagnetic 2D materials: synthesis, characterization, and device implementation&lt;/title&gt;&lt;secondary-title&gt;ACS Nano&lt;/secondary-title&gt;&lt;/titles&gt;&lt;periodical&gt;&lt;full-title&gt;ACS nano&lt;/full-title&gt;&lt;/periodical&gt;&lt;pages&gt;17175–17213&lt;/pages&gt;&lt;volume&gt;15&lt;/volume&gt;&lt;number&gt;11&lt;/number&gt;&lt;dates&gt;&lt;year&gt;2021&lt;/year&gt;&lt;/dates&gt;&lt;isbn&gt;1936-0851&lt;/isbn&gt;&lt;urls&gt;&lt;/urls&gt;&lt;/record&gt;&lt;/Cite&gt;&lt;/EndNote&gt;</w:instrText>
      </w:r>
      <w:r w:rsidR="00D2248E">
        <w:fldChar w:fldCharType="separate"/>
      </w:r>
      <w:hyperlink w:anchor="_ENREF_16" w:tooltip="Jiang, 2021 #20" w:history="1">
        <w:r w:rsidR="00E42879" w:rsidRPr="00D2248E">
          <w:rPr>
            <w:noProof/>
            <w:vertAlign w:val="superscript"/>
          </w:rPr>
          <w:t>16</w:t>
        </w:r>
      </w:hyperlink>
      <w:r w:rsidR="00D2248E" w:rsidRPr="00D2248E">
        <w:rPr>
          <w:noProof/>
          <w:vertAlign w:val="superscript"/>
        </w:rPr>
        <w:t>,</w:t>
      </w:r>
      <w:hyperlink w:anchor="_ENREF_17" w:tooltip="Rahman, 2021 #7" w:history="1">
        <w:r w:rsidR="00E42879" w:rsidRPr="00D2248E">
          <w:rPr>
            <w:noProof/>
            <w:vertAlign w:val="superscript"/>
          </w:rPr>
          <w:t>17</w:t>
        </w:r>
      </w:hyperlink>
      <w:r w:rsidR="00D2248E">
        <w:fldChar w:fldCharType="end"/>
      </w:r>
      <w:r w:rsidRPr="00D734EE">
        <w:t>.</w:t>
      </w:r>
      <w:r w:rsidRPr="00D734EE">
        <w:rPr>
          <w:rFonts w:hint="eastAsia"/>
        </w:rPr>
        <w:t xml:space="preserve"> </w:t>
      </w:r>
      <w:r w:rsidRPr="00D734EE">
        <w:t xml:space="preserve">With varying transition metal </w:t>
      </w:r>
      <w:r w:rsidRPr="00D734EE">
        <w:rPr>
          <w:i/>
        </w:rPr>
        <w:t>M</w:t>
      </w:r>
      <w:r w:rsidRPr="00D734EE">
        <w:t xml:space="preserve"> atoms among Fe, Ni, and Mn, the magnetism in </w:t>
      </w:r>
      <w:r w:rsidRPr="00D734EE">
        <w:rPr>
          <w:i/>
        </w:rPr>
        <w:t>M</w:t>
      </w:r>
      <w:r w:rsidRPr="00D734EE">
        <w:t>P</w:t>
      </w:r>
      <w:r w:rsidRPr="00D734EE">
        <w:rPr>
          <w:i/>
        </w:rPr>
        <w:t>X</w:t>
      </w:r>
      <w:r w:rsidRPr="00D734EE">
        <w:rPr>
          <w:vertAlign w:val="subscript"/>
        </w:rPr>
        <w:t>3</w:t>
      </w:r>
      <w:r w:rsidRPr="00D734EE">
        <w:t xml:space="preserve"> behaves as Ising-type (FePS</w:t>
      </w:r>
      <w:r w:rsidRPr="00D734EE">
        <w:rPr>
          <w:vertAlign w:val="subscript"/>
        </w:rPr>
        <w:t>3</w:t>
      </w:r>
      <w:r w:rsidRPr="00D734EE">
        <w:t>), XY-type (NiPS</w:t>
      </w:r>
      <w:r w:rsidRPr="00D734EE">
        <w:rPr>
          <w:vertAlign w:val="subscript"/>
        </w:rPr>
        <w:t>3</w:t>
      </w:r>
      <w:r w:rsidRPr="00D734EE">
        <w:t>), and Heisenberg-type (MnPS</w:t>
      </w:r>
      <w:r w:rsidRPr="00D734EE">
        <w:rPr>
          <w:vertAlign w:val="subscript"/>
        </w:rPr>
        <w:t>3</w:t>
      </w:r>
      <w:r w:rsidRPr="00D734EE">
        <w:t>)</w:t>
      </w:r>
      <w:r w:rsidRPr="00D734EE">
        <w:rPr>
          <w:rFonts w:hint="eastAsia"/>
        </w:rPr>
        <w:t>.</w:t>
      </w:r>
      <w:r w:rsidRPr="00D734EE">
        <w:t xml:space="preserve"> While the bulk </w:t>
      </w:r>
      <w:r w:rsidRPr="00D734EE">
        <w:rPr>
          <w:i/>
        </w:rPr>
        <w:t>M</w:t>
      </w:r>
      <w:r w:rsidRPr="00D734EE">
        <w:t>P</w:t>
      </w:r>
      <w:r w:rsidRPr="00D734EE">
        <w:rPr>
          <w:i/>
        </w:rPr>
        <w:t>X</w:t>
      </w:r>
      <w:r w:rsidRPr="00D734EE">
        <w:rPr>
          <w:vertAlign w:val="subscript"/>
        </w:rPr>
        <w:t>3</w:t>
      </w:r>
      <w:r w:rsidRPr="00D734EE">
        <w:t xml:space="preserve"> exhibit the </w:t>
      </w:r>
      <w:r w:rsidRPr="00D734EE">
        <w:rPr>
          <w:i/>
        </w:rPr>
        <w:t>C</w:t>
      </w:r>
      <w:r w:rsidRPr="00D734EE">
        <w:rPr>
          <w:vertAlign w:val="subscript"/>
        </w:rPr>
        <w:t>2</w:t>
      </w:r>
      <w:r w:rsidRPr="00D734EE">
        <w:rPr>
          <w:i/>
          <w:vertAlign w:val="subscript"/>
        </w:rPr>
        <w:t>h</w:t>
      </w:r>
      <w:r w:rsidRPr="00D734EE">
        <w:t xml:space="preserve"> point group symmetry, the point group of the monolayer is </w:t>
      </w:r>
      <w:r w:rsidRPr="00D734EE">
        <w:rPr>
          <w:i/>
        </w:rPr>
        <w:t>D</w:t>
      </w:r>
      <w:r w:rsidRPr="00D734EE">
        <w:rPr>
          <w:vertAlign w:val="subscript"/>
        </w:rPr>
        <w:t>3</w:t>
      </w:r>
      <w:r w:rsidRPr="00D734EE">
        <w:rPr>
          <w:i/>
          <w:vertAlign w:val="subscript"/>
        </w:rPr>
        <w:t>d</w:t>
      </w:r>
      <w:r w:rsidRPr="00D734EE">
        <w:t>. NiPS</w:t>
      </w:r>
      <w:r w:rsidRPr="00D734EE">
        <w:rPr>
          <w:vertAlign w:val="subscript"/>
        </w:rPr>
        <w:t>3</w:t>
      </w:r>
      <w:r w:rsidRPr="00D734EE">
        <w:t xml:space="preserve"> inherits the lattice structure of </w:t>
      </w:r>
      <w:r w:rsidRPr="00D734EE">
        <w:rPr>
          <w:i/>
        </w:rPr>
        <w:t>M</w:t>
      </w:r>
      <w:r w:rsidRPr="00D734EE">
        <w:t>P</w:t>
      </w:r>
      <w:r w:rsidRPr="00D734EE">
        <w:rPr>
          <w:i/>
        </w:rPr>
        <w:t>X</w:t>
      </w:r>
      <w:r w:rsidRPr="00D734EE">
        <w:rPr>
          <w:vertAlign w:val="subscript"/>
        </w:rPr>
        <w:t>3</w:t>
      </w:r>
      <w:r w:rsidRPr="00D734EE">
        <w:t xml:space="preserve"> family, where</w:t>
      </w:r>
      <w:ins w:id="7" w:author="Xiong Qihua" w:date="2022-12-15T21:24:00Z">
        <w:r w:rsidR="00AC0D1E">
          <w:t xml:space="preserve"> the</w:t>
        </w:r>
      </w:ins>
      <w:r w:rsidRPr="00D734EE">
        <w:t xml:space="preserve"> intralayer Ni</w:t>
      </w:r>
      <w:r w:rsidRPr="00D734EE">
        <w:rPr>
          <w:vertAlign w:val="superscript"/>
        </w:rPr>
        <w:t>2+</w:t>
      </w:r>
      <w:r w:rsidRPr="00D734EE">
        <w:t xml:space="preserve"> ions form a honeycomb lattice</w:t>
      </w:r>
      <w:r w:rsidR="005C48F9">
        <w:fldChar w:fldCharType="begin"/>
      </w:r>
      <w:r w:rsidR="00565AA0">
        <w:instrText xml:space="preserve"> ADDIN EN.CITE &lt;EndNote&gt;&lt;Cite&gt;&lt;Author&gt;Susner&lt;/Author&gt;&lt;Year&gt;2017&lt;/Year&gt;&lt;RecNum&gt;16&lt;/RecNum&gt;&lt;DisplayText&gt;&lt;style face="superscript"&gt;18,19&lt;/style&gt;&lt;/DisplayText&gt;&lt;record&gt;&lt;rec-number&gt;16&lt;/rec-number&gt;&lt;foreign-keys&gt;&lt;key app="EN" db-id="wdrafxsw69vtske5v9sx2t0zvvateta2pxtt" timestamp="1653291332"&gt;16&lt;/key&gt;&lt;/foreign-keys&gt;&lt;ref-type name="Journal Article"&gt;17&lt;/ref-type&gt;&lt;contributors&gt;&lt;authors&gt;&lt;author&gt;Susner, Michael A&lt;/author&gt;&lt;author&gt;Chyasnavichyus, Marius&lt;/author&gt;&lt;author&gt;McGuire, Michael A&lt;/author&gt;&lt;author&gt;Ganesh, Panchapa</w:instrText>
      </w:r>
      <w:r w:rsidR="00565AA0">
        <w:rPr>
          <w:rFonts w:hint="eastAsia"/>
        </w:rPr>
        <w:instrText>kesan&lt;/author&gt;&lt;author&gt;Maksymovych, Petro&lt;/author&gt;&lt;/authors&gt;&lt;/contributors&gt;&lt;titles&gt;&lt;title&gt;Metal thio</w:instrText>
      </w:r>
      <w:r w:rsidR="00565AA0">
        <w:rPr>
          <w:rFonts w:hint="eastAsia"/>
        </w:rPr>
        <w:instrText>‐</w:instrText>
      </w:r>
      <w:r w:rsidR="00565AA0">
        <w:rPr>
          <w:rFonts w:hint="eastAsia"/>
        </w:rPr>
        <w:instrText>and selenophosphates as multifunctional van der Waals layered materials&lt;/title&gt;&lt;secondary-title&gt;Advanced Materials&lt;/secondary-title&gt;&lt;/titles&gt;&lt;periodical&gt;&lt;f</w:instrText>
      </w:r>
      <w:r w:rsidR="00565AA0">
        <w:instrText>ull-title&gt;Advanced Materials&lt;/full-title&gt;&lt;/periodical&gt;&lt;pages&gt;1602852&lt;/pages&gt;&lt;volume&gt;29&lt;/volume&gt;&lt;number&gt;38&lt;/number&gt;&lt;dates&gt;&lt;year&gt;2017&lt;/year&gt;&lt;/dates&gt;&lt;isbn&gt;0935-9648&lt;/isbn&gt;&lt;urls&gt;&lt;/urls&gt;&lt;/record&gt;&lt;/Cite&gt;&lt;Cite&gt;&lt;Author&gt;Bernasconi&lt;/Author&gt;&lt;Year&gt;1988&lt;/Year&gt;&lt;RecNum&gt;17&lt;/RecNum&gt;&lt;record&gt;&lt;rec-number&gt;17&lt;/rec-number&gt;&lt;foreign-keys&gt;&lt;key app="EN" db-id="wdrafxsw69vtske5v9sx2t0zvvateta2pxtt" timestamp="1653291450"&gt;17&lt;/key&gt;&lt;/foreign-keys&gt;&lt;ref-type name="Journal Article"&gt;17&lt;/ref-type&gt;&lt;contributors&gt;&lt;authors&gt;&lt;author&gt;Bernasconi, M&lt;/author&gt;&lt;author&gt;Marra, GL&lt;/author&gt;&lt;author&gt;Benedek, G&lt;/author&gt;&lt;author&gt;Miglio, L&lt;/author&gt;&lt;author&gt;Jouanne, M&lt;/author&gt;&lt;author&gt;Julien, C&lt;/author&gt;&lt;author&gt;Scagliotti, M&lt;/author&gt;&lt;author&gt;Balkanski, M&lt;/author&gt;&lt;/authors&gt;&lt;/contributors&gt;&lt;titles&gt;&lt;title&gt;&lt;style face="normal" font="default" size="100%"&gt;Lattice dynamics of layered MPX&lt;/style&gt;&lt;style face="subscript" font="default" size="100%"&gt;3&lt;/style&gt;&lt;style face="normal" font="default" size="100%"&gt; (M= Mn, Fe, Ni, Zn; X= S, Se) compounds&lt;/style&gt;&lt;/title&gt;&lt;secondary-title&gt;Physical Review B&lt;/secondary-title&gt;&lt;/titles&gt;&lt;periodical&gt;&lt;full-title&gt;Physical Review B&lt;/full-title&gt;&lt;/periodical&gt;&lt;pages&gt;12089&lt;/pages&gt;&lt;volume&gt;38&lt;/volume&gt;&lt;number&gt;17&lt;/number&gt;&lt;dates&gt;&lt;year&gt;1988&lt;/year&gt;&lt;/dates&gt;&lt;urls&gt;&lt;/urls&gt;&lt;/record&gt;&lt;/Cite&gt;&lt;/EndNote&gt;</w:instrText>
      </w:r>
      <w:r w:rsidR="005C48F9">
        <w:fldChar w:fldCharType="separate"/>
      </w:r>
      <w:hyperlink w:anchor="_ENREF_18" w:tooltip="Susner, 2017 #16" w:history="1">
        <w:r w:rsidR="00E42879" w:rsidRPr="005C48F9">
          <w:rPr>
            <w:noProof/>
            <w:vertAlign w:val="superscript"/>
          </w:rPr>
          <w:t>18</w:t>
        </w:r>
      </w:hyperlink>
      <w:r w:rsidR="005C48F9" w:rsidRPr="005C48F9">
        <w:rPr>
          <w:noProof/>
          <w:vertAlign w:val="superscript"/>
        </w:rPr>
        <w:t>,</w:t>
      </w:r>
      <w:hyperlink w:anchor="_ENREF_19" w:tooltip="Bernasconi, 1988 #17" w:history="1">
        <w:r w:rsidR="00E42879" w:rsidRPr="005C48F9">
          <w:rPr>
            <w:noProof/>
            <w:vertAlign w:val="superscript"/>
          </w:rPr>
          <w:t>19</w:t>
        </w:r>
      </w:hyperlink>
      <w:r w:rsidR="005C48F9">
        <w:fldChar w:fldCharType="end"/>
      </w:r>
      <w:r w:rsidRPr="00D734EE">
        <w:t>, as schematically shown in Fig. 1a. The Ni</w:t>
      </w:r>
      <w:r w:rsidRPr="00D734EE">
        <w:rPr>
          <w:vertAlign w:val="superscript"/>
        </w:rPr>
        <w:t>2+</w:t>
      </w:r>
      <w:r w:rsidRPr="00D734EE">
        <w:t xml:space="preserve"> ions with the same spin direction form the zigzag FM chains parallel to the </w:t>
      </w:r>
      <w:r w:rsidRPr="00D734EE">
        <w:rPr>
          <w:i/>
        </w:rPr>
        <w:t>a</w:t>
      </w:r>
      <w:r w:rsidRPr="00D734EE">
        <w:t xml:space="preserve">-axis and the FM chains are coupled in an AFM </w:t>
      </w:r>
      <w:r w:rsidRPr="00D734EE">
        <w:lastRenderedPageBreak/>
        <w:t>manner. At about 15</w:t>
      </w:r>
      <w:r w:rsidR="00790ABA">
        <w:t>5</w:t>
      </w:r>
      <w:r w:rsidRPr="00D734EE">
        <w:t xml:space="preserve"> K, </w:t>
      </w:r>
      <w:r w:rsidRPr="00D734EE">
        <w:rPr>
          <w:rFonts w:hint="eastAsia"/>
        </w:rPr>
        <w:t>Ni</w:t>
      </w:r>
      <w:r w:rsidRPr="00D734EE">
        <w:t>PS</w:t>
      </w:r>
      <w:r w:rsidRPr="00D734EE">
        <w:rPr>
          <w:vertAlign w:val="subscript"/>
        </w:rPr>
        <w:t>3</w:t>
      </w:r>
      <w:r w:rsidRPr="00D734EE">
        <w:t xml:space="preserve"> undergoes a phase transition from zigzag-AFM to paramagnetism</w:t>
      </w:r>
      <w:r>
        <w:t xml:space="preserve"> (PM</w:t>
      </w:r>
      <w:r w:rsidR="0068663F">
        <w:rPr>
          <w:rFonts w:hint="eastAsia"/>
        </w:rPr>
        <w:t>)</w:t>
      </w:r>
      <w:r w:rsidRPr="00D734EE">
        <w:t>. The temperature dependence of phonon splitting and linear dichroism suggested that zigzag-AFM exists only within the thickness ranging from bulk to bilayer, with the monolayer found magnetically disordered due to enhanced spin fluctuation</w:t>
      </w:r>
      <w:r w:rsidR="00581FB3">
        <w:fldChar w:fldCharType="begin">
          <w:fldData xml:space="preserve">PEVuZE5vdGU+PENpdGU+PEF1dGhvcj5LaW08L0F1dGhvcj48WWVhcj4yMDE5PC9ZZWFyPjxSZWNO
dW0+NDwvUmVjTnVtPjxEaXNwbGF5VGV4dD48c3R5bGUgZmFjZT0ic3VwZXJzY3JpcHQiPjIwLDIx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48c3R5bGUgZmFjZT0ibm9ybWFsIiBmb250PSJkZWZhdWx0IiBzaXplPSIx
MDAlIj5TdXBwcmVzc2lvbiBvZiBtYWduZXRpYyBvcmRlcmluZyBpbiBYWFotdHlwZSBhbnRpZmVy
cm9tYWduZXRpYyBtb25vbGF5ZXIgTmlQUzwvc3R5bGU+PHN0eWxlIGZhY2U9InN1YnNjcmlwdCIg
Zm9udD0iZGVmYXVsdCIgc2l6ZT0iMTAwJSI+Mzwvc3R5bGU+PC90aXRsZT48c2Vjb25kYXJ5LXRp
dGxlPk5hdHVyZSBD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BE49FE">
        <w:instrText xml:space="preserve"> ADDIN EN.CITE </w:instrText>
      </w:r>
      <w:r w:rsidR="00BE49FE">
        <w:fldChar w:fldCharType="begin">
          <w:fldData xml:space="preserve">PEVuZE5vdGU+PENpdGU+PEF1dGhvcj5LaW08L0F1dGhvcj48WWVhcj4yMDE5PC9ZZWFyPjxSZWNO
dW0+NDwvUmVjTnVtPjxEaXNwbGF5VGV4dD48c3R5bGUgZmFjZT0ic3VwZXJzY3JpcHQiPjIwLDIx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48c3R5bGUgZmFjZT0ibm9ybWFsIiBmb250PSJkZWZhdWx0IiBzaXplPSIx
MDAlIj5TdXBwcmVzc2lvbiBvZiBtYWduZXRpYyBvcmRlcmluZyBpbiBYWFotdHlwZSBhbnRpZmVy
cm9tYWduZXRpYyBtb25vbGF5ZXIgTmlQUzwvc3R5bGU+PHN0eWxlIGZhY2U9InN1YnNjcmlwdCIg
Zm9udD0iZGVmYXVsdCIgc2l6ZT0iMTAwJSI+Mzwvc3R5bGU+PC90aXRsZT48c2Vjb25kYXJ5LXRp
dGxlPk5hdHVyZSBD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BE49FE">
        <w:instrText xml:space="preserve"> ADDIN EN.CITE.DATA </w:instrText>
      </w:r>
      <w:r w:rsidR="00BE49FE">
        <w:fldChar w:fldCharType="end"/>
      </w:r>
      <w:r w:rsidR="00581FB3">
        <w:fldChar w:fldCharType="separate"/>
      </w:r>
      <w:hyperlink w:anchor="_ENREF_20" w:tooltip="Kim, 2019 #4" w:history="1">
        <w:r w:rsidR="00E42879" w:rsidRPr="00581FB3">
          <w:rPr>
            <w:noProof/>
            <w:vertAlign w:val="superscript"/>
          </w:rPr>
          <w:t>20</w:t>
        </w:r>
      </w:hyperlink>
      <w:r w:rsidR="00581FB3" w:rsidRPr="00581FB3">
        <w:rPr>
          <w:noProof/>
          <w:vertAlign w:val="superscript"/>
        </w:rPr>
        <w:t>,</w:t>
      </w:r>
      <w:hyperlink w:anchor="_ENREF_21" w:tooltip="Hwangbo, 2021 #5" w:history="1">
        <w:r w:rsidR="00E42879" w:rsidRPr="00581FB3">
          <w:rPr>
            <w:noProof/>
            <w:vertAlign w:val="superscript"/>
          </w:rPr>
          <w:t>21</w:t>
        </w:r>
      </w:hyperlink>
      <w:r w:rsidR="00581FB3">
        <w:fldChar w:fldCharType="end"/>
      </w:r>
      <w:r w:rsidRPr="00D734EE">
        <w:t>. N</w:t>
      </w:r>
      <w:r w:rsidRPr="00D734EE">
        <w:rPr>
          <w:rFonts w:hint="eastAsia"/>
        </w:rPr>
        <w:t>o</w:t>
      </w:r>
      <w:r w:rsidRPr="00D734EE">
        <w:t xml:space="preserve">te that the phonon splitting due to symmetry lowering from </w:t>
      </w:r>
      <w:r w:rsidRPr="00D734EE">
        <w:rPr>
          <w:i/>
        </w:rPr>
        <w:t>D</w:t>
      </w:r>
      <w:r w:rsidRPr="00D734EE">
        <w:rPr>
          <w:vertAlign w:val="subscript"/>
        </w:rPr>
        <w:t>3d</w:t>
      </w:r>
      <w:r w:rsidRPr="00D734EE">
        <w:t xml:space="preserve"> to </w:t>
      </w:r>
      <w:r w:rsidRPr="00D734EE">
        <w:rPr>
          <w:i/>
        </w:rPr>
        <w:t>C</w:t>
      </w:r>
      <w:r w:rsidRPr="00D734EE">
        <w:rPr>
          <w:vertAlign w:val="subscript"/>
        </w:rPr>
        <w:t>2h</w:t>
      </w:r>
      <w:r w:rsidRPr="00D734EE">
        <w:t xml:space="preserve"> by zigzag-AFM </w:t>
      </w:r>
      <w:r w:rsidRPr="00D734EE">
        <w:rPr>
          <w:rFonts w:hint="eastAsia"/>
        </w:rPr>
        <w:t>ord</w:t>
      </w:r>
      <w:r w:rsidRPr="00D734EE">
        <w:t>er has been observed in monolayer CoPS</w:t>
      </w:r>
      <w:r w:rsidRPr="00D734EE">
        <w:rPr>
          <w:vertAlign w:val="subscript"/>
        </w:rPr>
        <w:t>3</w:t>
      </w:r>
      <w:r w:rsidRPr="00D734EE">
        <w:t xml:space="preserve">, </w:t>
      </w:r>
      <w:r w:rsidRPr="00D734EE">
        <w:rPr>
          <w:rFonts w:hint="eastAsia"/>
        </w:rPr>
        <w:t>a</w:t>
      </w:r>
      <w:r w:rsidRPr="00D734EE">
        <w:t xml:space="preserve"> sister compound of monolayer NiPS</w:t>
      </w:r>
      <w:r w:rsidRPr="00D734EE">
        <w:rPr>
          <w:vertAlign w:val="subscript"/>
        </w:rPr>
        <w:t>3</w:t>
      </w:r>
      <w:r w:rsidRPr="00D734EE">
        <w:t>, making the magnetic phase of monolayer NiPS</w:t>
      </w:r>
      <w:r w:rsidRPr="00D734EE">
        <w:rPr>
          <w:vertAlign w:val="subscript"/>
        </w:rPr>
        <w:t>3</w:t>
      </w:r>
      <w:r w:rsidRPr="00D734EE">
        <w:t xml:space="preserve"> </w:t>
      </w:r>
      <w:r w:rsidRPr="00D734EE">
        <w:rPr>
          <w:rFonts w:hint="eastAsia"/>
        </w:rPr>
        <w:t>more</w:t>
      </w:r>
      <w:r w:rsidRPr="00D734EE">
        <w:t xml:space="preserve"> intriguing</w:t>
      </w:r>
      <w:hyperlink w:anchor="_ENREF_22" w:tooltip="Liu, 2021 #48" w:history="1">
        <w:r w:rsidR="00E42879">
          <w:fldChar w:fldCharType="begin"/>
        </w:r>
        <w:r w:rsidR="00E42879">
          <w:instrText xml:space="preserve"> ADDIN EN.CITE &lt;EndNote&gt;&lt;Cite&gt;&lt;Author&gt;Liu&lt;/Author&gt;&lt;Year&gt;2021&lt;/Year&gt;&lt;RecNum&gt;48&lt;/RecNum&gt;&lt;DisplayText&gt;&lt;style face="superscript"&gt;22&lt;/style&gt;&lt;/DisplayText&gt;&lt;record&gt;&lt;rec-number&gt;48&lt;/rec-number&gt;&lt;foreign-keys&gt;&lt;key app="EN" db-id="wdrafxsw69vtske5v9sx2t0zvvateta2pxtt" timestamp="1670579933"&gt;48&lt;/key&gt;&lt;/foreign-keys&gt;&lt;ref-type name="Journal Article"&gt;17&lt;/ref-type&gt;&lt;contributors&gt;&lt;authors&gt;&lt;author&gt;Liu, Qiye&lt;/author&gt;&lt;author&gt;Wang, Le&lt;/author&gt;&lt;author&gt;Fu, Ying&lt;/author&gt;&lt;author&gt;Zhang, Xi&lt;/author&gt;&lt;author&gt;Huang, Lianglong&lt;/author&gt;&lt;author&gt;Su, Huimin&lt;/author&gt;&lt;author&gt;Lin, Junhao&lt;/author&gt;&lt;author&gt;Chen, Xiaobin&lt;/author&gt;&lt;author&gt;Yu, Dapeng&lt;/author&gt;&lt;author&gt;Cui, Xiaodong&lt;/author&gt;&lt;/authors&gt;&lt;/contributors&gt;&lt;titles&gt;&lt;title&gt;&lt;style face="normal" font="default" size="100%"&gt;Magnetic order in XY-type antiferromagnetic monolayer CoPS&lt;/style&gt;&lt;style face="subscript" font="default" size="100%"&gt;3&lt;/style&gt;&lt;style face="normal" font="default" size="100%"&gt; revealed by Raman spectroscopy&lt;/style&gt;&lt;/title&gt;&lt;secondary-title&gt;Physical Review B&lt;/secondary-title&gt;&lt;/titles&gt;&lt;periodical&gt;&lt;full-title&gt;Physical Review B&lt;/full-title&gt;&lt;/periodical&gt;&lt;pages&gt;235411&lt;/pages&gt;&lt;volume&gt;103&lt;/volume&gt;&lt;number&gt;23&lt;/number&gt;&lt;dates&gt;&lt;year&gt;2021&lt;/year&gt;&lt;/dates&gt;&lt;urls&gt;&lt;/urls&gt;&lt;/record&gt;&lt;/Cite&gt;&lt;/EndNote&gt;</w:instrText>
        </w:r>
        <w:r w:rsidR="00E42879">
          <w:fldChar w:fldCharType="separate"/>
        </w:r>
        <w:r w:rsidR="00E42879" w:rsidRPr="00BB5C1A">
          <w:rPr>
            <w:noProof/>
            <w:vertAlign w:val="superscript"/>
          </w:rPr>
          <w:t>22</w:t>
        </w:r>
        <w:r w:rsidR="00E42879">
          <w:fldChar w:fldCharType="end"/>
        </w:r>
      </w:hyperlink>
      <w:r w:rsidRPr="00D734EE">
        <w:rPr>
          <w:rFonts w:hint="eastAsia"/>
        </w:rPr>
        <w:t>.</w:t>
      </w:r>
      <w:r w:rsidRPr="00D734EE">
        <w:t xml:space="preserve"> Meanwhile, </w:t>
      </w:r>
      <w:r>
        <w:t xml:space="preserve">some </w:t>
      </w:r>
      <w:r w:rsidRPr="00D734EE">
        <w:t xml:space="preserve">theoretical studies have suggested that there exists a magnetic order in the monolayer </w:t>
      </w:r>
      <w:r w:rsidRPr="00D734EE">
        <w:rPr>
          <w:rFonts w:hint="eastAsia"/>
        </w:rPr>
        <w:t>Ni</w:t>
      </w:r>
      <w:r w:rsidRPr="00D734EE">
        <w:t>PS</w:t>
      </w:r>
      <w:r w:rsidRPr="00D734EE">
        <w:rPr>
          <w:vertAlign w:val="subscript"/>
        </w:rPr>
        <w:t>3</w:t>
      </w:r>
      <w:r w:rsidR="00276391">
        <w:rPr>
          <w:vertAlign w:val="subscript"/>
        </w:rPr>
        <w:fldChar w:fldCharType="begin"/>
      </w:r>
      <w:r w:rsidR="00297E3C">
        <w:rPr>
          <w:vertAlign w:val="subscript"/>
        </w:rPr>
        <w:instrText xml:space="preserve"> ADDIN EN.CITE &lt;EndNote&gt;&lt;Cite&gt;&lt;Author&gt;Sivadas&lt;/Author&gt;&lt;Year&gt;2015&lt;/Year&gt;&lt;RecNum&gt;14&lt;/RecNum&gt;&lt;DisplayText&gt;&lt;style face="superscript"&gt;23,24&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Kim&lt;/Author&gt;&lt;Year&gt;2021&lt;/Year&gt;&lt;RecNum&gt;6&lt;/RecNum&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pages&gt;10114–10121&lt;/pages&gt;&lt;volume&gt;21&lt;/volume&gt;&lt;number&gt;23&lt;/number&gt;&lt;dates&gt;&lt;year&gt;2021&lt;/year&gt;&lt;/dates&gt;&lt;isbn&gt;1530-6984&lt;/isbn&gt;&lt;urls&gt;&lt;/urls&gt;&lt;/record&gt;&lt;/Cite&gt;&lt;/EndNote&gt;</w:instrText>
      </w:r>
      <w:r w:rsidR="00276391">
        <w:rPr>
          <w:vertAlign w:val="subscript"/>
        </w:rPr>
        <w:fldChar w:fldCharType="separate"/>
      </w:r>
      <w:hyperlink w:anchor="_ENREF_23" w:tooltip="Sivadas, 2015 #14" w:history="1">
        <w:r w:rsidR="00E42879" w:rsidRPr="00276391">
          <w:rPr>
            <w:noProof/>
            <w:vertAlign w:val="superscript"/>
          </w:rPr>
          <w:t>23</w:t>
        </w:r>
      </w:hyperlink>
      <w:r w:rsidR="00276391" w:rsidRPr="00276391">
        <w:rPr>
          <w:noProof/>
          <w:vertAlign w:val="superscript"/>
        </w:rPr>
        <w:t>,</w:t>
      </w:r>
      <w:hyperlink w:anchor="_ENREF_24" w:tooltip="Kim, 2021 #6" w:history="1">
        <w:r w:rsidR="00E42879" w:rsidRPr="00276391">
          <w:rPr>
            <w:noProof/>
            <w:vertAlign w:val="superscript"/>
          </w:rPr>
          <w:t>24</w:t>
        </w:r>
      </w:hyperlink>
      <w:r w:rsidR="00276391">
        <w:rPr>
          <w:vertAlign w:val="subscript"/>
        </w:rPr>
        <w:fldChar w:fldCharType="end"/>
      </w:r>
      <w:r w:rsidRPr="00D734EE">
        <w:t>.</w:t>
      </w:r>
      <w:r w:rsidRPr="00D734EE">
        <w:rPr>
          <w:rFonts w:hint="eastAsia"/>
        </w:rPr>
        <w:t xml:space="preserve"> </w:t>
      </w:r>
      <w:r w:rsidRPr="00D734EE">
        <w:t xml:space="preserve">Even it is highly suspected that BKT-transition exists in monolayer </w:t>
      </w:r>
      <w:r w:rsidRPr="00D734EE">
        <w:rPr>
          <w:rFonts w:hint="eastAsia"/>
        </w:rPr>
        <w:t>Ni</w:t>
      </w:r>
      <w:r w:rsidRPr="00D734EE">
        <w:t>PS</w:t>
      </w:r>
      <w:r w:rsidRPr="00D734EE">
        <w:rPr>
          <w:vertAlign w:val="subscript"/>
        </w:rPr>
        <w:t>3</w:t>
      </w:r>
      <w:r w:rsidRPr="00D734EE">
        <w:t xml:space="preserve">, no phase transition has been </w:t>
      </w:r>
      <w:ins w:id="8" w:author="Xiong Qihua" w:date="2022-12-15T21:26:00Z">
        <w:r w:rsidR="00AC0D1E">
          <w:t xml:space="preserve">ever </w:t>
        </w:r>
      </w:ins>
      <w:r w:rsidRPr="00D734EE">
        <w:t xml:space="preserve">detected experimentally till now. Whether there is a magnetic order in the monolayer </w:t>
      </w:r>
      <w:r w:rsidRPr="00D734EE">
        <w:rPr>
          <w:rFonts w:hint="eastAsia"/>
        </w:rPr>
        <w:t>Ni</w:t>
      </w:r>
      <w:r w:rsidRPr="00D734EE">
        <w:t>PS</w:t>
      </w:r>
      <w:r w:rsidRPr="00D734EE">
        <w:rPr>
          <w:vertAlign w:val="subscript"/>
        </w:rPr>
        <w:t>3</w:t>
      </w:r>
      <w:r w:rsidRPr="00D734EE">
        <w:t xml:space="preserve"> and how to detect this ordering has become an urgent problem in the field of two-dimensional magnetic materials. In addition, </w:t>
      </w:r>
      <w:r w:rsidRPr="00D734EE">
        <w:rPr>
          <w:rFonts w:hint="eastAsia"/>
        </w:rPr>
        <w:t>Ni</w:t>
      </w:r>
      <w:r w:rsidRPr="00D734EE">
        <w:t>PS</w:t>
      </w:r>
      <w:r w:rsidRPr="00D734EE">
        <w:rPr>
          <w:vertAlign w:val="subscript"/>
        </w:rPr>
        <w:t>3</w:t>
      </w:r>
      <w:r w:rsidRPr="00D734EE">
        <w:t xml:space="preserve"> has been regarded as a platform to study the intertwining physical phenomenon between </w:t>
      </w:r>
      <w:r w:rsidR="008D3A3C">
        <w:t>spin</w:t>
      </w:r>
      <w:r w:rsidR="008D3A3C" w:rsidRPr="00D734EE">
        <w:t xml:space="preserve"> </w:t>
      </w:r>
      <w:r w:rsidRPr="00D734EE">
        <w:t>and other degrees of freedom, which has not been fully understood</w:t>
      </w:r>
      <w:hyperlink w:anchor="_ENREF_21" w:tooltip="Hwangbo, 2021 #5" w:history="1">
        <w:r w:rsidR="00E42879">
          <w:fldChar w:fldCharType="begin"/>
        </w:r>
        <w:r w:rsidR="00E42879">
          <w:instrText xml:space="preserve"> ADDIN EN.CITE &lt;EndNote&gt;&lt;Cite&gt;&lt;Author&gt;Hwangbo&lt;/Author&gt;&lt;Year&gt;2021&lt;/Year&gt;&lt;RecNum&gt;5&lt;/RecNum&gt;&lt;DisplayText&gt;&lt;style face="superscript"&gt;21&lt;/style&gt;&lt;/DisplayText&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EndNote&gt;</w:instrText>
        </w:r>
        <w:r w:rsidR="00E42879">
          <w:fldChar w:fldCharType="separate"/>
        </w:r>
        <w:r w:rsidR="00E42879" w:rsidRPr="005871DF">
          <w:rPr>
            <w:noProof/>
            <w:vertAlign w:val="superscript"/>
          </w:rPr>
          <w:t>21</w:t>
        </w:r>
        <w:r w:rsidR="00E42879">
          <w:fldChar w:fldCharType="end"/>
        </w:r>
      </w:hyperlink>
      <w:r w:rsidRPr="00D734EE">
        <w:t>. Especially a spin-coupled coherent exciton has been observed in NiPS</w:t>
      </w:r>
      <w:r w:rsidRPr="00D734EE">
        <w:rPr>
          <w:vertAlign w:val="subscript"/>
        </w:rPr>
        <w:t>3</w:t>
      </w:r>
      <w:r w:rsidRPr="00D734EE">
        <w:t xml:space="preserve"> system which is very unusual for magnetic materials</w:t>
      </w:r>
      <w:r w:rsidR="00BA4EDF">
        <w:fldChar w:fldCharType="begin">
          <w:fldData xml:space="preserve">PEVuZE5vdGU+PENpdGU+PEF1dGhvcj5LYW5nPC9BdXRob3I+PFllYXI+MjAyMDwvWWVhcj48UmVj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</w:fldData>
        </w:fldChar>
      </w:r>
      <w:r w:rsidR="00565AA0">
        <w:instrText xml:space="preserve"> ADDIN EN.CITE </w:instrText>
      </w:r>
      <w:r w:rsidR="00565AA0">
        <w:fldChar w:fldCharType="begin">
          <w:fldData xml:space="preserve">PEVuZE5vdGU+PENpdGU+PEF1dGhvcj5LYW5nPC9BdXRob3I+PFllYXI+MjAyMDwvWWVhcj48UmVj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</w:fldData>
        </w:fldChar>
      </w:r>
      <w:r w:rsidR="00565AA0">
        <w:instrText xml:space="preserve"> ADDIN EN.CITE.DATA </w:instrText>
      </w:r>
      <w:r w:rsidR="00565AA0">
        <w:fldChar w:fldCharType="end"/>
      </w:r>
      <w:r w:rsidR="00BA4EDF">
        <w:fldChar w:fldCharType="separate"/>
      </w:r>
      <w:hyperlink w:anchor="_ENREF_13" w:tooltip="Kang, 2020 #9" w:history="1">
        <w:r w:rsidR="00E42879" w:rsidRPr="00BA4EDF">
          <w:rPr>
            <w:noProof/>
            <w:vertAlign w:val="superscript"/>
          </w:rPr>
          <w:t>13</w:t>
        </w:r>
      </w:hyperlink>
      <w:r w:rsidR="00BA4EDF" w:rsidRPr="00BA4EDF">
        <w:rPr>
          <w:noProof/>
          <w:vertAlign w:val="superscript"/>
        </w:rPr>
        <w:t>,</w:t>
      </w:r>
      <w:hyperlink w:anchor="_ENREF_21" w:tooltip="Hwangbo, 2021 #5" w:history="1">
        <w:r w:rsidR="00E42879" w:rsidRPr="00BA4EDF">
          <w:rPr>
            <w:noProof/>
            <w:vertAlign w:val="superscript"/>
          </w:rPr>
          <w:t>21</w:t>
        </w:r>
      </w:hyperlink>
      <w:r w:rsidR="00BA4EDF" w:rsidRPr="00BA4EDF">
        <w:rPr>
          <w:noProof/>
          <w:vertAlign w:val="superscript"/>
        </w:rPr>
        <w:t>,</w:t>
      </w:r>
      <w:hyperlink w:anchor="_ENREF_25" w:tooltip="Wang, 2021 #10" w:history="1">
        <w:r w:rsidR="00E42879" w:rsidRPr="00BA4EDF">
          <w:rPr>
            <w:noProof/>
            <w:vertAlign w:val="superscript"/>
          </w:rPr>
          <w:t>25</w:t>
        </w:r>
      </w:hyperlink>
      <w:r w:rsidR="00BA4EDF">
        <w:fldChar w:fldCharType="end"/>
      </w:r>
      <w:r w:rsidRPr="00D734EE">
        <w:t xml:space="preserve">. To clarify the physical mechanism underlying the spin-coupled behaviors of charge, lattice, exciton, and magnon in two-dimensional limit towards rational manipulating these couplings, the experimental determination of magnetic order for </w:t>
      </w:r>
      <w:r w:rsidRPr="00D734EE">
        <w:rPr>
          <w:rFonts w:hint="eastAsia"/>
        </w:rPr>
        <w:t>Ni</w:t>
      </w:r>
      <w:r w:rsidRPr="00D734EE">
        <w:t>PS</w:t>
      </w:r>
      <w:r w:rsidRPr="00D734EE">
        <w:rPr>
          <w:vertAlign w:val="subscript"/>
        </w:rPr>
        <w:t>3</w:t>
      </w:r>
      <w:r w:rsidRPr="00D734EE">
        <w:t xml:space="preserve"> monolayer is </w:t>
      </w:r>
      <w:r w:rsidR="008D3A3C">
        <w:t xml:space="preserve">highly </w:t>
      </w:r>
      <w:r w:rsidRPr="00D734EE">
        <w:t>demanded</w:t>
      </w:r>
      <w:r w:rsidRPr="00D734EE">
        <w:rPr>
          <w:rFonts w:hint="eastAsia"/>
        </w:rPr>
        <w:t>.</w:t>
      </w:r>
      <w:r w:rsidRPr="00D734EE">
        <w:t xml:space="preserve"> Here we report the experimental observation of robust magnetic order in monolayer NiPS</w:t>
      </w:r>
      <w:r w:rsidRPr="00D734EE">
        <w:rPr>
          <w:vertAlign w:val="subscript"/>
        </w:rPr>
        <w:t>3</w:t>
      </w:r>
      <w:r w:rsidRPr="00D734EE">
        <w:t xml:space="preserve">. This conclusion is supported by results of helicity-resolved Raman and ultrafast spectroscopy, </w:t>
      </w:r>
      <w:r>
        <w:t>as well as</w:t>
      </w:r>
      <w:r w:rsidRPr="00D734EE">
        <w:t xml:space="preserve"> by theoretical calculations. All our experimental observations and theoretical calculations support the magnetic phase transition at ~140 K for monolayer NiPS</w:t>
      </w:r>
      <w:r w:rsidRPr="00D734EE">
        <w:rPr>
          <w:vertAlign w:val="subscript"/>
        </w:rPr>
        <w:t>3</w:t>
      </w:r>
      <w:r w:rsidRPr="00D734EE">
        <w:t>.</w:t>
      </w:r>
    </w:p>
    <w:p w14:paraId="0DE2D048" w14:textId="29DA7E00" w:rsidR="001A00FF" w:rsidRPr="00D734EE" w:rsidRDefault="001A00FF" w:rsidP="006253FB">
      <w:pPr>
        <w:spacing w:line="360" w:lineRule="auto"/>
      </w:pPr>
      <w:r w:rsidRPr="00D734EE">
        <w:rPr>
          <w:noProof/>
        </w:rPr>
        <w:lastRenderedPageBreak/>
        <mc:AlternateContent>
          <mc:Choice Requires="wps">
            <w:drawing>
              <wp:anchor distT="0" distB="0" distL="114300" distR="114300" simplePos="0" relativeHeight="251659264" behindDoc="0" locked="0" layoutInCell="1" allowOverlap="1" wp14:anchorId="1BD7A0C5" wp14:editId="3A3F5A8B">
                <wp:simplePos x="0" y="0"/>
                <wp:positionH relativeFrom="column">
                  <wp:posOffset>25400</wp:posOffset>
                </wp:positionH>
                <wp:positionV relativeFrom="paragraph">
                  <wp:posOffset>0</wp:posOffset>
                </wp:positionV>
                <wp:extent cx="5255260" cy="1090930"/>
                <wp:effectExtent l="0" t="0" r="254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090930"/>
                        </a:xfrm>
                        <a:prstGeom prst="rect">
                          <a:avLst/>
                        </a:prstGeom>
                        <a:solidFill>
                          <a:srgbClr val="FFFFFF"/>
                        </a:solidFill>
                        <a:ln w="9525">
                          <a:noFill/>
                          <a:miter lim="800000"/>
                          <a:headEnd/>
                          <a:tailEnd/>
                        </a:ln>
                      </wps:spPr>
                      <wps:txbx>
                        <w:txbxContent>
                          <w:p w14:paraId="61B39312" w14:textId="77777777" w:rsidR="00255549" w:rsidRDefault="00255549" w:rsidP="006253FB">
                            <w:pPr>
                              <w:rPr>
                                <w:b/>
                              </w:rPr>
                            </w:pPr>
                            <w:r w:rsidRPr="00E16B15">
                              <w:rPr>
                                <w:noProof/>
                              </w:rPr>
                              <w:t xml:space="preserve"> </w:t>
                            </w:r>
                            <w:r w:rsidRPr="00E16B15">
                              <w:rPr>
                                <w:noProof/>
                              </w:rPr>
                              <w:drawing>
                                <wp:inline distT="0" distB="0" distL="0" distR="0" wp14:anchorId="6421346B" wp14:editId="68E4D9D1">
                                  <wp:extent cx="5049671" cy="4147176"/>
                                  <wp:effectExtent l="0" t="0" r="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411E079C" w14:textId="4C626FFE" w:rsidR="00255549" w:rsidRPr="00FE2C20" w:rsidRDefault="00255549" w:rsidP="006253FB">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 xml:space="preserve">resolved Raman </w:t>
                            </w:r>
                            <w:ins w:id="9" w:author="Xiong Qihua" w:date="2022-12-15T21:28:00Z">
                              <w:r>
                                <w:t xml:space="preserve">spectra </w:t>
                              </w:r>
                            </w:ins>
                            <w:r>
                              <w:t>of</w:t>
                            </w:r>
                            <w:r w:rsidRPr="005D0824">
                              <w:t xml:space="preserve"> single crystal </w:t>
                            </w:r>
                            <w:r>
                              <w:t>and</w:t>
                            </w:r>
                            <w:r w:rsidRPr="005D0824">
                              <w:t xml:space="preserve"> monolayer </w:t>
                            </w:r>
                            <w:r>
                              <w:t>at 30 K.</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1BD7A0C5" id="_x0000_t202" coordsize="21600,21600" o:spt="202" path="m,l,21600r21600,l21600,xe">
                <v:stroke joinstyle="miter"/>
                <v:path gradientshapeok="t" o:connecttype="rect"/>
              </v:shapetype>
              <v:shape id="文本框 2" o:spid="_x0000_s1026" type="#_x0000_t202" style="position:absolute;left:0;text-align:left;margin-left:2pt;margin-top:0;width:413.8pt;height:85.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" stroked="f">
                <v:textbox style="mso-fit-shape-to-text:t">
                  <w:txbxContent>
                    <w:p w14:paraId="61B39312" w14:textId="77777777" w:rsidR="00255549" w:rsidRDefault="00255549" w:rsidP="006253FB">
                      <w:pPr>
                        <w:rPr>
                          <w:b/>
                        </w:rPr>
                      </w:pPr>
                      <w:r w:rsidRPr="00E16B15">
                        <w:rPr>
                          <w:noProof/>
                        </w:rPr>
                        <w:t xml:space="preserve"> </w:t>
                      </w:r>
                      <w:r w:rsidRPr="00E16B15">
                        <w:rPr>
                          <w:noProof/>
                        </w:rPr>
                        <w:drawing>
                          <wp:inline distT="0" distB="0" distL="0" distR="0" wp14:anchorId="6421346B" wp14:editId="68E4D9D1">
                            <wp:extent cx="5049671" cy="4147176"/>
                            <wp:effectExtent l="0" t="0" r="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411E079C" w14:textId="4C626FFE" w:rsidR="00255549" w:rsidRPr="00FE2C20" w:rsidRDefault="00255549" w:rsidP="006253FB">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 xml:space="preserve">resolved Raman </w:t>
                      </w:r>
                      <w:ins w:id="8" w:author="Xiong Qihua" w:date="2022-12-15T21:28:00Z">
                        <w:r>
                          <w:t xml:space="preserve">spectra </w:t>
                        </w:r>
                      </w:ins>
                      <w:r>
                        <w:t>of</w:t>
                      </w:r>
                      <w:r w:rsidRPr="005D0824">
                        <w:t xml:space="preserve"> single crystal </w:t>
                      </w:r>
                      <w:r>
                        <w:t>and</w:t>
                      </w:r>
                      <w:r w:rsidRPr="005D0824">
                        <w:t xml:space="preserve"> monolayer </w:t>
                      </w:r>
                      <w:r>
                        <w:t>at 30 K.</w:t>
                      </w:r>
                    </w:p>
                  </w:txbxContent>
                </v:textbox>
                <w10:wrap type="topAndBottom"/>
              </v:shape>
            </w:pict>
          </mc:Fallback>
        </mc:AlternateContent>
      </w:r>
      <w:r w:rsidRPr="00D734EE">
        <w:tab/>
        <w:t>Figure 1a shows the schematic lattice structure and the magnetic order of a single layer NiPS</w:t>
      </w:r>
      <w:r w:rsidRPr="00D734EE">
        <w:rPr>
          <w:vertAlign w:val="subscript"/>
        </w:rPr>
        <w:t>3</w:t>
      </w:r>
      <w:r>
        <w:t xml:space="preserve"> in the bulk systems</w:t>
      </w:r>
      <w:r w:rsidR="00B45152">
        <w:t>.</w:t>
      </w:r>
      <w:r w:rsidRPr="00D734EE">
        <w:t xml:space="preserve"> The upper panel of F</w:t>
      </w:r>
      <w:r w:rsidRPr="00D734EE">
        <w:rPr>
          <w:rFonts w:hint="eastAsia"/>
        </w:rPr>
        <w:t>ig</w:t>
      </w:r>
      <w:r w:rsidRPr="00D734EE">
        <w:t>. 1b shows the optical images of monolayer and bilayer NiPS</w:t>
      </w:r>
      <w:r w:rsidRPr="00D734EE">
        <w:rPr>
          <w:vertAlign w:val="subscript"/>
        </w:rPr>
        <w:t>3</w:t>
      </w:r>
      <w:r w:rsidRPr="00D734EE">
        <w:t xml:space="preserve"> on Si/SiO</w:t>
      </w:r>
      <w:r w:rsidRPr="00D734EE">
        <w:rPr>
          <w:vertAlign w:val="subscript"/>
        </w:rPr>
        <w:t>2</w:t>
      </w:r>
      <w:r w:rsidRPr="00D734EE">
        <w:t xml:space="preserve"> substrates, prepared by mechanical exfoliation methods (see details in Methods), for the purpose of helicity-resolved Raman spectroscopy measurements</w:t>
      </w:r>
      <w:hyperlink w:anchor="_ENREF_26" w:tooltip="Chen, 2015 #49" w:history="1">
        <w:r w:rsidR="00E42879">
          <w:fldChar w:fldCharType="begin"/>
        </w:r>
        <w:r w:rsidR="00E42879">
          <w:instrText xml:space="preserve"> ADDIN EN.CITE &lt;EndNote&gt;&lt;Cite&gt;&lt;Author&gt;Chen&lt;/Author&gt;&lt;Year&gt;2015&lt;/Year&gt;&lt;RecNum&gt;49&lt;/RecNum&gt;&lt;DisplayText&gt;&lt;style face="superscript"&gt;26&lt;/style&gt;&lt;/DisplayText&gt;&lt;record&gt;&lt;rec-number&gt;49&lt;/rec-number&gt;&lt;foreign-keys&gt;&lt;key app="EN" db-id="wdrafxsw69vtske5v9sx2t0zvvateta2pxtt" timestamp="1670582530"&gt;49&lt;/key&gt;&lt;/foreign-keys&gt;&lt;ref-type name="Journal Article"&gt;17&lt;/ref-type&gt;&lt;contributors&gt;&lt;authors&gt;&lt;author&gt;Chen, Shao-Yu&lt;/author&gt;&lt;author&gt;Zheng, Changxi&lt;/author&gt;&lt;author&gt;Fuhrer, Michael S&lt;/author&gt;&lt;author&gt;Yan, Jun&lt;/author&gt;&lt;/authors&gt;&lt;/contributors&gt;&lt;titles&gt;&lt;title&gt;&lt;style face="normal" font="default" size="100%"&gt;Helicity-resolved Raman scattering of MoS&lt;/style&gt;&lt;style face="subscript" font="default" size="100%"&gt;2&lt;/style&gt;&lt;style face="normal" font="default" size="100%"&gt;, MoSe&lt;/style&gt;&lt;style face="subscript" font="default" size="100%"&gt;2&lt;/style&gt;&lt;style face="normal" font="default" size="100%"&gt;, WS&lt;/style&gt;&lt;style face="subscript" font="default" size="100%"&gt;2&lt;/style&gt;&lt;style face="normal" font="default" size="100%"&gt;, and WSe&lt;/style&gt;&lt;style face="subscript" font="default" size="100%"&gt;2&lt;/style&gt;&lt;style face="normal" font="default" size="100%"&gt; atomic layers&lt;/style&gt;&lt;/title&gt;&lt;secondary-title&gt;Nano Letters&lt;/secondary-title&gt;&lt;/titles&gt;&lt;periodical&gt;&lt;full-title&gt;Nano Letters&lt;/full-title&gt;&lt;/periodical&gt;&lt;pages&gt;2526-2532&lt;/pages&gt;&lt;volume&gt;15&lt;/volume&gt;&lt;number&gt;4&lt;/number&gt;&lt;dates&gt;&lt;year&gt;2015&lt;/year&gt;&lt;/dates&gt;&lt;isbn&gt;1530-6984&lt;/isbn&gt;&lt;urls&gt;&lt;/urls&gt;&lt;/record&gt;&lt;/Cite&gt;&lt;/EndNote&gt;</w:instrText>
        </w:r>
        <w:r w:rsidR="00E42879">
          <w:fldChar w:fldCharType="separate"/>
        </w:r>
        <w:r w:rsidR="00E42879" w:rsidRPr="00DC5C27">
          <w:rPr>
            <w:noProof/>
            <w:vertAlign w:val="superscript"/>
          </w:rPr>
          <w:t>26</w:t>
        </w:r>
        <w:r w:rsidR="00E42879">
          <w:fldChar w:fldCharType="end"/>
        </w:r>
      </w:hyperlink>
      <w:r w:rsidRPr="00D734EE">
        <w:t xml:space="preserve">. The three lower panels of Fig. 1b are the optical images of monolayer, bilayer, and thin bulk samples on transparent substrates </w:t>
      </w:r>
      <w:r w:rsidRPr="00D734EE">
        <w:rPr>
          <w:rFonts w:hint="eastAsia"/>
        </w:rPr>
        <w:t>(</w:t>
      </w:r>
      <w:r w:rsidRPr="00D734EE">
        <w:t>S</w:t>
      </w:r>
      <w:r w:rsidRPr="00D734EE">
        <w:rPr>
          <w:rFonts w:hint="eastAsia"/>
        </w:rPr>
        <w:t>i</w:t>
      </w:r>
      <w:r w:rsidRPr="00D734EE">
        <w:t>O</w:t>
      </w:r>
      <w:r w:rsidRPr="00D734EE">
        <w:rPr>
          <w:vertAlign w:val="subscript"/>
        </w:rPr>
        <w:t>2</w:t>
      </w:r>
      <w:r w:rsidRPr="00D734EE">
        <w:t xml:space="preserve"> for monolayer, and sapphire for bilayer and thin bulk) used for the ultrafast spectroscopy experiments. The AFM cross section traces are presented in Fig. 1b to characterize the sample thickness. The helicity-resolved Raman spectra of single crystal and monolayer NiPS</w:t>
      </w:r>
      <w:r w:rsidRPr="00D734EE">
        <w:rPr>
          <w:vertAlign w:val="subscript"/>
        </w:rPr>
        <w:t>3</w:t>
      </w:r>
      <w:r w:rsidRPr="00D734EE">
        <w:t xml:space="preserve"> at 30 K are shown in Fig. 1c and 1d, with the corresponding polarization configurations annotated at the right top corner of each panel, in which XX (XY) </w:t>
      </w:r>
      <w:r w:rsidRPr="00D734EE">
        <w:lastRenderedPageBreak/>
        <w:t xml:space="preserve">represents co- (cross-) linear polarization and </w:t>
      </w:r>
      <w:r w:rsidRPr="00D734EE">
        <w:sym w:font="Symbol" w:char="F073"/>
      </w:r>
      <w:r w:rsidRPr="00D734EE">
        <w:rPr>
          <w:vertAlign w:val="superscript"/>
        </w:rPr>
        <w:t>+</w:t>
      </w:r>
      <w:r w:rsidRPr="00D734EE">
        <w:sym w:font="Symbol" w:char="F073"/>
      </w:r>
      <w:r w:rsidRPr="00D734EE">
        <w:rPr>
          <w:vertAlign w:val="superscript"/>
        </w:rPr>
        <w:t>+</w:t>
      </w:r>
      <w:r w:rsidRPr="00D734EE">
        <w:t xml:space="preserve"> (</w:t>
      </w:r>
      <w:r w:rsidRPr="00D734EE">
        <w:sym w:font="Symbol" w:char="F073"/>
      </w:r>
      <w:r w:rsidRPr="00D734EE">
        <w:rPr>
          <w:vertAlign w:val="superscript"/>
        </w:rPr>
        <w:t>+</w:t>
      </w:r>
      <w:r w:rsidRPr="00D734EE">
        <w:sym w:font="Symbol" w:char="F073"/>
      </w:r>
      <w:r w:rsidRPr="00D734EE">
        <w:rPr>
          <w:vertAlign w:val="superscript"/>
        </w:rPr>
        <w:t>-</w:t>
      </w:r>
      <w:r w:rsidRPr="00D734EE">
        <w:t>) represent co- (cross-) circular polarization configurations, respectively. T</w:t>
      </w:r>
      <w:r w:rsidRPr="00D734EE">
        <w:rPr>
          <w:rFonts w:hint="eastAsia"/>
        </w:rPr>
        <w:t>he</w:t>
      </w:r>
      <w:r w:rsidRPr="00D734EE">
        <w:t xml:space="preserve"> main phonon peaks are assigned in spectra under σ</w:t>
      </w:r>
      <w:r w:rsidRPr="00D734EE">
        <w:rPr>
          <w:vertAlign w:val="superscript"/>
        </w:rPr>
        <w:t>+</w:t>
      </w:r>
      <w:r w:rsidRPr="00D734EE">
        <w:t>σ</w:t>
      </w:r>
      <w:r w:rsidRPr="00D734EE">
        <w:rPr>
          <w:vertAlign w:val="superscript"/>
        </w:rPr>
        <w:t>-</w:t>
      </w:r>
      <w:r w:rsidRPr="00D734EE">
        <w:t xml:space="preserve"> and σ</w:t>
      </w:r>
      <w:r w:rsidRPr="00D734EE">
        <w:rPr>
          <w:vertAlign w:val="superscript"/>
        </w:rPr>
        <w:t>+</w:t>
      </w:r>
      <w:r w:rsidRPr="00D734EE">
        <w:t>σ</w:t>
      </w:r>
      <w:r w:rsidRPr="00D734EE">
        <w:rPr>
          <w:vertAlign w:val="superscript"/>
        </w:rPr>
        <w:t>+</w:t>
      </w:r>
      <w:r w:rsidRPr="00D734EE">
        <w:t xml:space="preserve"> polarizations to cover all the phonon peaks observed. As can be seen from Fig. 1c and 1d, according to the polarization dependence observed, all the phonon peaks can be understood based on </w:t>
      </w:r>
      <w:r w:rsidRPr="00D734EE">
        <w:rPr>
          <w:i/>
        </w:rPr>
        <w:t>D</w:t>
      </w:r>
      <w:r w:rsidRPr="00D734EE">
        <w:rPr>
          <w:vertAlign w:val="subscript"/>
        </w:rPr>
        <w:t>3d</w:t>
      </w:r>
      <w:r w:rsidRPr="00D734EE">
        <w:t xml:space="preserve"> symmetry (the Raman tensor analysis of the </w:t>
      </w:r>
      <w:r w:rsidRPr="00D734EE">
        <w:rPr>
          <w:i/>
        </w:rPr>
        <w:t>D</w:t>
      </w:r>
      <w:r w:rsidRPr="00D734EE">
        <w:rPr>
          <w:vertAlign w:val="subscript"/>
        </w:rPr>
        <w:t>3d</w:t>
      </w:r>
      <w:r w:rsidRPr="00D734EE">
        <w:t xml:space="preserve"> point group can be found in Supporting Information), which is in good agreement with previous literatures, implying a weak interlayer interaction in the NiPS</w:t>
      </w:r>
      <w:r w:rsidRPr="00D734EE">
        <w:rPr>
          <w:vertAlign w:val="subscript"/>
        </w:rPr>
        <w:t>3</w:t>
      </w:r>
      <w:r w:rsidR="00A4518E" w:rsidRPr="00A4518E">
        <w:t xml:space="preserve"> </w:t>
      </w:r>
      <w:r w:rsidR="00A4518E" w:rsidRPr="00D734EE">
        <w:t>system</w:t>
      </w:r>
      <w:r w:rsidR="00A4518E">
        <w:rPr>
          <w:vertAlign w:val="subscript"/>
        </w:rPr>
        <w:t xml:space="preserve"> </w:t>
      </w:r>
      <w:hyperlink w:anchor="_ENREF_27" w:tooltip="Lançon, 2018 #19" w:history="1">
        <w:r w:rsidR="00E42879">
          <w:rPr>
            <w:vertAlign w:val="subscript"/>
          </w:rPr>
          <w:fldChar w:fldCharType="begin"/>
        </w:r>
        <w:r w:rsidR="00E42879">
          <w:rPr>
            <w:vertAlign w:val="subscript"/>
          </w:rPr>
          <w:instrText xml:space="preserve"> ADDIN EN.CITE &lt;EndNote&gt;&lt;Cite&gt;&lt;Author&gt;Lançon&lt;/Author&gt;&lt;Year&gt;2018&lt;/Year&gt;&lt;RecNum&gt;19&lt;/RecNum&gt;&lt;DisplayText&gt;&lt;style face="superscript"&gt;27&lt;/style&gt;&lt;/DisplayText&gt;&lt;record&gt;&lt;rec-number&gt;19&lt;/rec-number&gt;&lt;foreign-keys&gt;&lt;key app="EN" db-id="wdrafxsw69vtske5v9sx2t0zvvateta2pxtt" timestamp="1653291878"&gt;19&lt;/key&gt;&lt;/foreign-keys&gt;&lt;ref-type name="Journal Article"&gt;17&lt;/ref-type&gt;&lt;contributors&gt;&lt;authors&gt;&lt;author&gt;Lançon, D&lt;/author&gt;&lt;author&gt;Ewings, RA&lt;/author&gt;&lt;author&gt;Guidi, T&lt;/author&gt;&lt;author&gt;Formisano, F&lt;/author&gt;&lt;author&gt;Wildes, AR&lt;/author&gt;&lt;/authors&gt;&lt;/contributors&gt;&lt;titles&gt;&lt;title&gt;&lt;style face="normal" font="default" size="100%"&gt;Magnetic exchange parameters and anisotropy of the quasi-two-dimensional antiferromagnet NiPS&lt;/style&gt;&lt;style face="subscript" font="default" size="100%"&gt;3&lt;/style&gt;&lt;/title&gt;&lt;secondary-title&gt;Physical Review B&lt;/secondary-title&gt;&lt;/titles&gt;&lt;periodical&gt;&lt;full-title&gt;Physical Review B&lt;/full-title&gt;&lt;/periodical&gt;&lt;pages&gt;134414&lt;/pages&gt;&lt;volume&gt;98&lt;/volume&gt;&lt;number&gt;13&lt;/number&gt;&lt;dates&gt;&lt;year&gt;2018&lt;/year&gt;&lt;/dates&gt;&lt;urls&gt;&lt;/urls&gt;&lt;/record&gt;&lt;/Cite&gt;&lt;/EndNote&gt;</w:instrText>
        </w:r>
        <w:r w:rsidR="00E42879">
          <w:rPr>
            <w:vertAlign w:val="subscript"/>
          </w:rPr>
          <w:fldChar w:fldCharType="separate"/>
        </w:r>
        <w:r w:rsidR="00E42879" w:rsidRPr="00F40ED8">
          <w:rPr>
            <w:noProof/>
            <w:vertAlign w:val="superscript"/>
          </w:rPr>
          <w:t>27</w:t>
        </w:r>
        <w:r w:rsidR="00E42879">
          <w:rPr>
            <w:vertAlign w:val="subscript"/>
          </w:rPr>
          <w:fldChar w:fldCharType="end"/>
        </w:r>
      </w:hyperlink>
      <w:r w:rsidRPr="00D734EE">
        <w:t xml:space="preserve">. With the </w:t>
      </w:r>
      <w:r w:rsidRPr="00D734EE">
        <w:rPr>
          <w:i/>
        </w:rPr>
        <w:t>D</w:t>
      </w:r>
      <w:r w:rsidRPr="00D734EE">
        <w:rPr>
          <w:vertAlign w:val="subscript"/>
        </w:rPr>
        <w:t>3d</w:t>
      </w:r>
      <w:r w:rsidRPr="00D734EE">
        <w:t xml:space="preserve"> point group, the Raman active modes can be divided into </w:t>
      </w:r>
      <w:r w:rsidRPr="00D734EE">
        <w:rPr>
          <w:i/>
        </w:rPr>
        <w:t>A</w:t>
      </w:r>
      <w:r w:rsidRPr="00D734EE">
        <w:rPr>
          <w:rFonts w:ascii="Arial" w:hAnsi="Arial" w:cs="Arial"/>
          <w:vertAlign w:val="subscript"/>
        </w:rPr>
        <w:t>g</w:t>
      </w:r>
      <w:r w:rsidRPr="00D734EE">
        <w:t xml:space="preserve"> (out-of-plane vibration) and </w:t>
      </w:r>
      <w:r w:rsidRPr="00D734EE">
        <w:rPr>
          <w:i/>
        </w:rPr>
        <w:t>E</w:t>
      </w:r>
      <w:r w:rsidRPr="00D734EE">
        <w:rPr>
          <w:rFonts w:ascii="Arial" w:hAnsi="Arial" w:cs="Arial"/>
          <w:vertAlign w:val="subscript"/>
        </w:rPr>
        <w:t>g</w:t>
      </w:r>
      <w:r w:rsidRPr="00D734EE">
        <w:t xml:space="preserve"> (in-plane vibration) modes</w:t>
      </w:r>
      <w:hyperlink w:anchor="_ENREF_28" w:tooltip="Kuo, 2016 #50" w:history="1">
        <w:r w:rsidR="00E42879">
          <w:fldChar w:fldCharType="begin"/>
        </w:r>
        <w:r w:rsidR="00E42879">
          <w:instrText xml:space="preserve"> ADDIN EN.CITE &lt;EndNote&gt;&lt;Cite&gt;&lt;Author&gt;Kuo&lt;/Author&gt;&lt;Year&gt;2016&lt;/Year&gt;&lt;RecNum&gt;50&lt;/RecNum&gt;&lt;DisplayText&gt;&lt;style face="superscript"&gt;28&lt;/style&gt;&lt;/DisplayText&gt;&lt;record&gt;&lt;rec-number&gt;50&lt;/rec-number&gt;&lt;foreign-keys&gt;&lt;key app="EN" db-id="wdrafxsw69vtske5v9sx2t0zvvateta2pxtt" timestamp="1670582862"&gt;50&lt;/key&gt;&lt;/foreign-keys&gt;&lt;ref-type name="Journal Article"&gt;17&lt;/ref-type&gt;&lt;contributors&gt;&lt;authors&gt;&lt;author&gt;Kuo, Cheng-Tai&lt;/author&gt;&lt;author&gt;Neumann, Michael&lt;/author&gt;&lt;author&gt;Balamurugan, Karuppannan&lt;/author&gt;&lt;author&gt;Park, Hyun Ju&lt;/author&gt;&lt;author&gt;Kang, Soonmin&lt;/author&gt;&lt;author&gt;Shiu, Hung Wei&lt;/author&gt;&lt;author&gt;Kang, Jin Hyoun&lt;/author&gt;&lt;author&gt;Hong, Byung Hee&lt;/author&gt;&lt;author&gt;Han, Moonsup&lt;/author&gt;&lt;author&gt;Noh, Tae Won&lt;/author&gt;&lt;/authors&gt;&lt;/contributors&gt;&lt;titles&gt;&lt;title&gt;&lt;style face="normal" font="default" size="100%"&gt;Exfoliation and Raman spectroscopic fingerprint of few-layer NiPS&lt;/style&gt;&lt;style face="subscript" font="default" size="100%"&gt;3&lt;/style&gt;&lt;style face="normal" font="default" size="100%"&gt; van der Waals crystals&lt;/style&gt;&lt;/title&gt;&lt;secondary-title&gt;Scientific Reports&lt;/secondary-title&gt;&lt;/titles&gt;&lt;periodical&gt;&lt;full-title&gt;Scientific reports&lt;/full-title&gt;&lt;/periodical&gt;&lt;pages&gt;1-10&lt;/pages&gt;&lt;volume&gt;6&lt;/volume&gt;&lt;number&gt;1&lt;/number&gt;&lt;dates&gt;&lt;year&gt;2016&lt;/year&gt;&lt;/dates&gt;&lt;isbn&gt;2045-2322&lt;/isbn&gt;&lt;urls&gt;&lt;/urls&gt;&lt;/record&gt;&lt;/Cite&gt;&lt;/EndNote&gt;</w:instrText>
        </w:r>
        <w:r w:rsidR="00E42879">
          <w:fldChar w:fldCharType="separate"/>
        </w:r>
        <w:r w:rsidR="00E42879" w:rsidRPr="00F40ED8">
          <w:rPr>
            <w:noProof/>
            <w:vertAlign w:val="superscript"/>
          </w:rPr>
          <w:t>28</w:t>
        </w:r>
        <w:r w:rsidR="00E42879">
          <w:fldChar w:fldCharType="end"/>
        </w:r>
      </w:hyperlink>
      <w:r w:rsidRPr="00D734EE">
        <w:t xml:space="preserve">. When considering the weak interlayer interaction </w:t>
      </w:r>
      <w:r>
        <w:t>or</w:t>
      </w:r>
      <w:r w:rsidRPr="00D734EE">
        <w:t xml:space="preserve"> symmetry lowering by zigzag-AFM order, the </w:t>
      </w:r>
      <w:r w:rsidRPr="00D734EE">
        <w:rPr>
          <w:i/>
        </w:rPr>
        <w:t>E</w:t>
      </w:r>
      <w:r w:rsidRPr="00D734EE">
        <w:rPr>
          <w:rFonts w:ascii="Arial" w:hAnsi="Arial" w:cs="Arial"/>
          <w:vertAlign w:val="subscript"/>
        </w:rPr>
        <w:t>g</w:t>
      </w:r>
      <w:r w:rsidRPr="00D734EE" w:rsidDel="006D0C39">
        <w:t xml:space="preserve"> </w:t>
      </w:r>
      <w:r w:rsidRPr="00D734EE">
        <w:t xml:space="preserve">modes </w:t>
      </w:r>
      <w:r>
        <w:t xml:space="preserve">should </w:t>
      </w:r>
      <w:r w:rsidRPr="00D734EE">
        <w:t xml:space="preserve">split into </w:t>
      </w:r>
      <w:r w:rsidRPr="00D734EE">
        <w:rPr>
          <w:i/>
        </w:rPr>
        <w:t>A</w:t>
      </w:r>
      <w:r w:rsidRPr="00D734EE">
        <w:t xml:space="preserve"> and </w:t>
      </w:r>
      <w:r w:rsidRPr="00D734EE">
        <w:rPr>
          <w:i/>
        </w:rPr>
        <w:t>B</w:t>
      </w:r>
      <w:r w:rsidRPr="00D734EE">
        <w:t xml:space="preserve"> modes, resulting in the frequency splitting of</w:t>
      </w:r>
      <w:r w:rsidR="00A4518E">
        <w:t xml:space="preserve"> spin-order sensitive</w:t>
      </w:r>
      <w:r w:rsidRPr="00D734EE">
        <w:t xml:space="preserve">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Pr="00D734EE">
        <w:t xml:space="preserve"> </w:t>
      </w:r>
      <w:r w:rsidR="00A4518E">
        <w:t xml:space="preserve">mode </w:t>
      </w:r>
      <w:r w:rsidRPr="00D734EE">
        <w:t xml:space="preserve">under different linear polarizations (XX and XY) as denoted by the dashed lines in Fig. 1c. Note that the frequency splitting of specific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Pr="00D734EE">
        <w:rPr>
          <w:rFonts w:hint="eastAsia"/>
        </w:rPr>
        <w:t xml:space="preserve"> </w:t>
      </w:r>
      <w:r w:rsidRPr="00D734EE">
        <w:t>phonon peak at around 175 cm</w:t>
      </w:r>
      <w:r w:rsidRPr="00D734EE">
        <w:rPr>
          <w:vertAlign w:val="superscript"/>
        </w:rPr>
        <w:t>-1</w:t>
      </w:r>
      <w:r w:rsidRPr="00D734EE">
        <w:t xml:space="preserve"> was utilized as a criterion to determine the existence of zigzag-AFM order in NiPS</w:t>
      </w:r>
      <w:r w:rsidRPr="00D734EE">
        <w:rPr>
          <w:vertAlign w:val="subscript"/>
        </w:rPr>
        <w:t>3</w:t>
      </w:r>
      <w:r w:rsidRPr="00D734EE">
        <w:t xml:space="preserve"> in previous report</w:t>
      </w:r>
      <w:hyperlink w:anchor="_ENREF_20" w:tooltip="Kim, 2019 #4" w:history="1">
        <w:r w:rsidR="00E42879">
          <w:fldChar w:fldCharType="begin"/>
        </w:r>
        <w:r w:rsidR="00E42879">
          <w:instrText xml:space="preserve"> ADDIN EN.CITE &lt;EndNote&gt;&lt;Cite&gt;&lt;Author&gt;Kim&lt;/Author&gt;&lt;Year&gt;2019&lt;/Year&gt;&lt;RecNum&gt;4&lt;/RecNum&gt;&lt;DisplayText&gt;&lt;style face="superscript"&gt;20&lt;/style&gt;&lt;/DisplayText&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lt;style face="normal" font="default" size="100%"&gt;Suppression of magnetic ordering in XXZ-type antiferromagnetic monolayer NiPS&lt;/style&gt;&lt;style face="subscript" font="default" size="100%"&gt;3&lt;/style&gt;&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E42879">
          <w:fldChar w:fldCharType="separate"/>
        </w:r>
        <w:r w:rsidR="00E42879" w:rsidRPr="00A75D6E">
          <w:rPr>
            <w:noProof/>
            <w:vertAlign w:val="superscript"/>
          </w:rPr>
          <w:t>20</w:t>
        </w:r>
        <w:r w:rsidR="00E42879">
          <w:fldChar w:fldCharType="end"/>
        </w:r>
      </w:hyperlink>
      <w:r w:rsidRPr="00D734EE">
        <w:t xml:space="preserve">. Other than the narrow phonon peaks, there is a broad continuum scattering in Raman spectra as shown in Fig. 1c and 1d, which </w:t>
      </w:r>
      <w:r w:rsidRPr="00D734EE">
        <w:rPr>
          <w:rFonts w:hint="eastAsia"/>
        </w:rPr>
        <w:t>is</w:t>
      </w:r>
      <w:r w:rsidRPr="00D734EE">
        <w:t xml:space="preserve"> identified to be two-magnon scattering (denoted as 2M mode)</w:t>
      </w:r>
      <w:r w:rsidR="00A75D6E">
        <w:fldChar w:fldCharType="begin">
          <w:fldData xml:space="preserve">PEVuZE5vdGU+PENpdGU+PEF1dGhvcj5LaW08L0F1dGhvcj48WWVhcj4yMDE5PC9ZZWFyPjxSZWNO
dW0+NDwvUmVjTnVtPjxEaXNwbGF5VGV4dD48c3R5bGUgZmFjZT0ic3VwZXJzY3JpcHQiPjIwLDI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48c3R5bGUgZmFjZT0ibm9ybWFsIiBmb250PSJkZWZhdWx0IiBzaXplPSIx
MDAlIj5TdXBwcmVzc2lvbiBvZiBtYWduZXRpYyBvcmRlcmluZyBpbiBYWFotdHlwZSBhbnRpZmVy
cm9tYWduZXRpYyBtb25vbGF5ZXIgTmlQUzwvc3R5bGU+PHN0eWxlIGZhY2U9InN1YnNjcmlwdCIg
Zm9udD0iZGVmYXVsdCIgc2l6ZT0iMTAwJSI+Mzwvc3R5bGU+PC90aXRsZT48c2Vjb25kYXJ5LXRp
dGxlPk5hdHVyZSBD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Sb3NlbmJsdW08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</w:fldData>
        </w:fldChar>
      </w:r>
      <w:r w:rsidR="00BE49FE">
        <w:instrText xml:space="preserve"> ADDIN EN.CITE </w:instrText>
      </w:r>
      <w:r w:rsidR="00BE49FE">
        <w:fldChar w:fldCharType="begin">
          <w:fldData xml:space="preserve">PEVuZE5vdGU+PENpdGU+PEF1dGhvcj5LaW08L0F1dGhvcj48WWVhcj4yMDE5PC9ZZWFyPjxSZWNO
dW0+NDwvUmVjTnVtPjxEaXNwbGF5VGV4dD48c3R5bGUgZmFjZT0ic3VwZXJzY3JpcHQiPjIwLDI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48c3R5bGUgZmFjZT0ibm9ybWFsIiBmb250PSJkZWZhdWx0IiBzaXplPSIx
MDAlIj5TdXBwcmVzc2lvbiBvZiBtYWduZXRpYyBvcmRlcmluZyBpbiBYWFotdHlwZSBhbnRpZmVy
cm9tYWduZXRpYyBtb25vbGF5ZXIgTmlQUzwvc3R5bGU+PHN0eWxlIGZhY2U9InN1YnNjcmlwdCIg
Zm9udD0iZGVmYXVsdCIgc2l6ZT0iMTAwJSI+Mzwvc3R5bGU+PC90aXRsZT48c2Vjb25kYXJ5LXRp
dGxlPk5hdHVyZSBD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Sb3NlbmJsdW08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</w:fldData>
        </w:fldChar>
      </w:r>
      <w:r w:rsidR="00BE49FE">
        <w:instrText xml:space="preserve"> ADDIN EN.CITE.DATA </w:instrText>
      </w:r>
      <w:r w:rsidR="00BE49FE">
        <w:fldChar w:fldCharType="end"/>
      </w:r>
      <w:r w:rsidR="00A75D6E">
        <w:fldChar w:fldCharType="separate"/>
      </w:r>
      <w:hyperlink w:anchor="_ENREF_20" w:tooltip="Kim, 2019 #4" w:history="1">
        <w:r w:rsidR="00E42879" w:rsidRPr="00A75D6E">
          <w:rPr>
            <w:noProof/>
            <w:vertAlign w:val="superscript"/>
          </w:rPr>
          <w:t>20</w:t>
        </w:r>
      </w:hyperlink>
      <w:r w:rsidR="00A75D6E" w:rsidRPr="00A75D6E">
        <w:rPr>
          <w:noProof/>
          <w:vertAlign w:val="superscript"/>
        </w:rPr>
        <w:t>,</w:t>
      </w:r>
      <w:hyperlink w:anchor="_ENREF_29" w:tooltip="Rosenblum, 1994 #22" w:history="1">
        <w:r w:rsidR="00E42879" w:rsidRPr="00A75D6E">
          <w:rPr>
            <w:noProof/>
            <w:vertAlign w:val="superscript"/>
          </w:rPr>
          <w:t>29</w:t>
        </w:r>
      </w:hyperlink>
      <w:r w:rsidR="00A75D6E">
        <w:fldChar w:fldCharType="end"/>
      </w:r>
      <w:r w:rsidRPr="00D734EE">
        <w:t>. The 2M signal is highlighted by a red shadow, resulted from a composite lineshape analysis. It can be seen from Fig. 1c and 1d that the 2M band only appears in XX, XY, and σ</w:t>
      </w:r>
      <w:r w:rsidRPr="00D734EE">
        <w:rPr>
          <w:vertAlign w:val="superscript"/>
        </w:rPr>
        <w:t>+</w:t>
      </w:r>
      <w:r w:rsidRPr="00D734EE">
        <w:t>σ</w:t>
      </w:r>
      <w:r w:rsidRPr="00D734EE">
        <w:rPr>
          <w:vertAlign w:val="superscript"/>
        </w:rPr>
        <w:t>-</w:t>
      </w:r>
      <w:r w:rsidRPr="00D734EE">
        <w:t xml:space="preserve"> polarizations, while the scattering intensity under the σ</w:t>
      </w:r>
      <w:r w:rsidRPr="00D734EE">
        <w:rPr>
          <w:vertAlign w:val="superscript"/>
        </w:rPr>
        <w:t>+</w:t>
      </w:r>
      <w:r w:rsidRPr="00D734EE">
        <w:t>σ</w:t>
      </w:r>
      <w:r w:rsidRPr="00D734EE">
        <w:rPr>
          <w:vertAlign w:val="superscript"/>
        </w:rPr>
        <w:t>-</w:t>
      </w:r>
      <w:r w:rsidRPr="00D734EE">
        <w:t xml:space="preserve"> is </w:t>
      </w:r>
      <w:r>
        <w:t>about</w:t>
      </w:r>
      <w:r w:rsidRPr="00D734EE">
        <w:t xml:space="preserve"> twice of that under the XY polarization, indicating that the 2M modes belong to the </w:t>
      </w:r>
      <w:r w:rsidRPr="00D734EE">
        <w:rPr>
          <w:i/>
        </w:rPr>
        <w:t>E</w:t>
      </w:r>
      <w:r w:rsidRPr="00D734EE">
        <w:rPr>
          <w:rFonts w:ascii="Arial" w:hAnsi="Arial" w:cs="Arial"/>
          <w:vertAlign w:val="subscript"/>
        </w:rPr>
        <w:t>g</w:t>
      </w:r>
      <w:r w:rsidRPr="00D734EE">
        <w:t xml:space="preserve"> representation of </w:t>
      </w:r>
      <w:r w:rsidRPr="00D734EE">
        <w:rPr>
          <w:i/>
        </w:rPr>
        <w:t>D</w:t>
      </w:r>
      <w:r w:rsidRPr="00D734EE">
        <w:rPr>
          <w:vertAlign w:val="subscript"/>
        </w:rPr>
        <w:t>3d</w:t>
      </w:r>
      <w:r w:rsidRPr="00D734EE">
        <w:t xml:space="preserve"> point group (see Supporting Information for detailed analysis).</w:t>
      </w:r>
    </w:p>
    <w:p w14:paraId="515D1FEB" w14:textId="77777777" w:rsidR="001A00FF" w:rsidRPr="00D734EE" w:rsidRDefault="001A00FF" w:rsidP="006253FB">
      <w:pPr>
        <w:spacing w:line="360" w:lineRule="auto"/>
      </w:pPr>
      <w:r w:rsidRPr="00D734EE">
        <w:rPr>
          <w:rFonts w:hint="eastAsia"/>
          <w:noProof/>
        </w:rPr>
        <w:lastRenderedPageBreak/>
        <mc:AlternateContent>
          <mc:Choice Requires="wps">
            <w:drawing>
              <wp:anchor distT="0" distB="0" distL="114300" distR="114300" simplePos="0" relativeHeight="251662336" behindDoc="0" locked="0" layoutInCell="1" allowOverlap="1" wp14:anchorId="2B814A15" wp14:editId="1A03DB54">
                <wp:simplePos x="0" y="0"/>
                <wp:positionH relativeFrom="column">
                  <wp:posOffset>49378</wp:posOffset>
                </wp:positionH>
                <wp:positionV relativeFrom="paragraph">
                  <wp:posOffset>-1643328</wp:posOffset>
                </wp:positionV>
                <wp:extent cx="5281930" cy="1091563"/>
                <wp:effectExtent l="0" t="0" r="0" b="0"/>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1091563"/>
                        </a:xfrm>
                        <a:prstGeom prst="rect">
                          <a:avLst/>
                        </a:prstGeom>
                        <a:noFill/>
                        <a:ln w="9525">
                          <a:noFill/>
                          <a:miter lim="800000"/>
                          <a:headEnd/>
                          <a:tailEnd/>
                        </a:ln>
                      </wps:spPr>
                      <wps:txbx>
                        <w:txbxContent>
                          <w:p w14:paraId="5BA9EF83" w14:textId="77777777" w:rsidR="00255549" w:rsidRPr="00D734EE" w:rsidRDefault="00255549" w:rsidP="006253FB">
                            <w:pPr>
                              <w:rPr>
                                <w:b/>
                              </w:rPr>
                            </w:pPr>
                            <w:r w:rsidRPr="00EB77CF">
                              <w:rPr>
                                <w:noProof/>
                              </w:rPr>
                              <w:drawing>
                                <wp:inline distT="0" distB="0" distL="0" distR="0" wp14:anchorId="2E8504D0" wp14:editId="401669E4">
                                  <wp:extent cx="4476318" cy="5485694"/>
                                  <wp:effectExtent l="0" t="0" r="63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293" r="10752"/>
                                          <a:stretch/>
                                        </pic:blipFill>
                                        <pic:spPr bwMode="auto">
                                          <a:xfrm>
                                            <a:off x="0" y="0"/>
                                            <a:ext cx="4477020" cy="5486554"/>
                                          </a:xfrm>
                                          <a:prstGeom prst="rect">
                                            <a:avLst/>
                                          </a:prstGeom>
                                          <a:noFill/>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21565B3E" w14:textId="7F37E204" w:rsidR="00255549" w:rsidRDefault="00255549" w:rsidP="006253FB">
                            <w:r w:rsidRPr="00D734EE">
                              <w:rPr>
                                <w:rFonts w:hint="eastAsia"/>
                                <w:b/>
                              </w:rPr>
                              <w:t>F</w:t>
                            </w:r>
                            <w:r w:rsidRPr="00D734EE">
                              <w:rPr>
                                <w:b/>
                              </w:rPr>
                              <w:t>ig. 2 | Temperature-dependent Raman spectra of single crystal</w:t>
                            </w:r>
                            <w:r>
                              <w:rPr>
                                <w:b/>
                              </w:rPr>
                              <w:t>, bilayer, monolayer</w:t>
                            </w:r>
                            <w:r w:rsidRPr="00D734EE">
                              <w:rPr>
                                <w:b/>
                              </w:rPr>
                              <w:t xml:space="preserve"> NiPS</w:t>
                            </w:r>
                            <w:r w:rsidRPr="00D734EE">
                              <w:rPr>
                                <w:b/>
                                <w:vertAlign w:val="subscript"/>
                              </w:rPr>
                              <w:t>3</w:t>
                            </w:r>
                            <w:r w:rsidRPr="00D734EE">
                              <w:rPr>
                                <w:b/>
                              </w:rPr>
                              <w:t xml:space="preserve"> at σ</w:t>
                            </w:r>
                            <w:r w:rsidRPr="00D734EE">
                              <w:rPr>
                                <w:b/>
                                <w:vertAlign w:val="superscript"/>
                              </w:rPr>
                              <w:t>+</w:t>
                            </w:r>
                            <w:r w:rsidRPr="00D734EE">
                              <w:rPr>
                                <w:b/>
                              </w:rPr>
                              <w:t>σ</w:t>
                            </w:r>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σ</w:t>
                            </w:r>
                            <w:r w:rsidRPr="00D734EE">
                              <w:rPr>
                                <w:vertAlign w:val="superscript"/>
                              </w:rPr>
                              <w:t>+</w:t>
                            </w:r>
                            <w:r w:rsidRPr="00D734EE">
                              <w:t>σ</w:t>
                            </w:r>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i</w:t>
                            </w:r>
                            <w:r w:rsidRPr="00D734EE">
                              <w:t>, Temperature dependence of frequency (</w:t>
                            </w:r>
                            <w:r>
                              <w:sym w:font="Symbol" w:char="F077"/>
                            </w:r>
                            <w:r w:rsidRPr="00D734EE">
                              <w:t xml:space="preserve">), FWHM, </w:t>
                            </w:r>
                            <w:r w:rsidRPr="00D734EE">
                              <w:rPr>
                                <w:i/>
                              </w:rPr>
                              <w:t>d</w:t>
                            </w:r>
                            <w:r>
                              <w:rPr>
                                <w:i/>
                              </w:rPr>
                              <w:sym w:font="Symbol" w:char="F077"/>
                            </w:r>
                            <w:r w:rsidRPr="00D734EE">
                              <w:t>/</w:t>
                            </w:r>
                            <w:r w:rsidRPr="00D734EE">
                              <w:rPr>
                                <w:i/>
                              </w:rPr>
                              <w:t>d</w:t>
                            </w:r>
                            <w:r w:rsidRPr="00D734EE">
                              <w:t xml:space="preserve">T, and </w:t>
                            </w:r>
                            <w:r w:rsidRPr="00D734EE">
                              <w:rPr>
                                <w:i/>
                              </w:rPr>
                              <w:t>d</w:t>
                            </w:r>
                            <w:r w:rsidRPr="00D734EE">
                              <w:t>FWHM/</w:t>
                            </w:r>
                            <w:r w:rsidRPr="00D734EE">
                              <w:rPr>
                                <w:i/>
                              </w:rPr>
                              <w:t>d</w:t>
                            </w:r>
                            <w:r w:rsidRPr="00D734EE">
                              <w:t>T for single crystal, monolayer and bilayer at σ</w:t>
                            </w:r>
                            <w:r w:rsidRPr="00D734EE">
                              <w:rPr>
                                <w:vertAlign w:val="superscript"/>
                              </w:rPr>
                              <w:t>+</w:t>
                            </w:r>
                            <w:r w:rsidRPr="00D734EE">
                              <w:t>σ</w:t>
                            </w:r>
                            <w:r w:rsidRPr="00D734EE">
                              <w:rPr>
                                <w:vertAlign w:val="superscript"/>
                              </w:rPr>
                              <w:t>-</w:t>
                            </w:r>
                            <w:r w:rsidRPr="00D734EE">
                              <w:t xml:space="preserve"> polarization.</w:t>
                            </w:r>
                          </w:p>
                        </w:txbxContent>
                      </wps:txbx>
                      <wps:bodyPr rot="0" vert="horz" wrap="square" lIns="91440" tIns="45720" rIns="91440" bIns="45720" anchor="t" anchorCtr="0">
                        <a:spAutoFit/>
                      </wps:bodyPr>
                    </wps:wsp>
                  </a:graphicData>
                </a:graphic>
              </wp:anchor>
            </w:drawing>
          </mc:Choice>
          <mc:Fallback>
            <w:pict>
              <v:shape w14:anchorId="2B814A15" id="_x0000_s1027" type="#_x0000_t202" style="position:absolute;left:0;text-align:left;margin-left:3.9pt;margin-top:-129.4pt;width:415.9pt;height:85.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" filled="f" stroked="f">
                <v:textbox style="mso-fit-shape-to-text:t">
                  <w:txbxContent>
                    <w:p w14:paraId="5BA9EF83" w14:textId="77777777" w:rsidR="00255549" w:rsidRPr="00D734EE" w:rsidRDefault="00255549" w:rsidP="006253FB">
                      <w:pPr>
                        <w:rPr>
                          <w:b/>
                        </w:rPr>
                      </w:pPr>
                      <w:r w:rsidRPr="00EB77CF">
                        <w:rPr>
                          <w:noProof/>
                        </w:rPr>
                        <w:drawing>
                          <wp:inline distT="0" distB="0" distL="0" distR="0" wp14:anchorId="2E8504D0" wp14:editId="401669E4">
                            <wp:extent cx="4476318" cy="5485694"/>
                            <wp:effectExtent l="0" t="0" r="63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293" r="10752"/>
                                    <a:stretch/>
                                  </pic:blipFill>
                                  <pic:spPr bwMode="auto">
                                    <a:xfrm>
                                      <a:off x="0" y="0"/>
                                      <a:ext cx="4477020" cy="5486554"/>
                                    </a:xfrm>
                                    <a:prstGeom prst="rect">
                                      <a:avLst/>
                                    </a:prstGeom>
                                    <a:noFill/>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21565B3E" w14:textId="7F37E204" w:rsidR="00255549" w:rsidRDefault="00255549" w:rsidP="006253FB">
                      <w:r w:rsidRPr="00D734EE">
                        <w:rPr>
                          <w:rFonts w:hint="eastAsia"/>
                          <w:b/>
                        </w:rPr>
                        <w:t>F</w:t>
                      </w:r>
                      <w:r w:rsidRPr="00D734EE">
                        <w:rPr>
                          <w:b/>
                        </w:rPr>
                        <w:t>ig. 2 | Temperature-dependent Raman spectra of single crystal</w:t>
                      </w:r>
                      <w:r>
                        <w:rPr>
                          <w:b/>
                        </w:rPr>
                        <w:t>, bilayer, monolayer</w:t>
                      </w:r>
                      <w:r w:rsidRPr="00D734EE">
                        <w:rPr>
                          <w:b/>
                        </w:rPr>
                        <w:t xml:space="preserve"> NiPS</w:t>
                      </w:r>
                      <w:r w:rsidRPr="00D734EE">
                        <w:rPr>
                          <w:b/>
                          <w:vertAlign w:val="subscript"/>
                        </w:rPr>
                        <w:t>3</w:t>
                      </w:r>
                      <w:r w:rsidRPr="00D734EE">
                        <w:rPr>
                          <w:b/>
                        </w:rPr>
                        <w:t xml:space="preserve"> at </w:t>
                      </w:r>
                      <w:proofErr w:type="spellStart"/>
                      <w:r w:rsidRPr="00D734EE">
                        <w:rPr>
                          <w:b/>
                        </w:rPr>
                        <w:t>σ</w:t>
                      </w:r>
                      <w:r w:rsidRPr="00D734EE">
                        <w:rPr>
                          <w:b/>
                          <w:vertAlign w:val="superscript"/>
                        </w:rPr>
                        <w:t>+</w:t>
                      </w:r>
                      <w:r w:rsidRPr="00D734EE">
                        <w:rPr>
                          <w:b/>
                        </w:rPr>
                        <w:t>σ</w:t>
                      </w:r>
                      <w:proofErr w:type="spellEnd"/>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w:t>
                      </w:r>
                      <w:proofErr w:type="spellStart"/>
                      <w:r w:rsidRPr="00D734EE">
                        <w:rPr>
                          <w:b/>
                        </w:rPr>
                        <w:t>i</w:t>
                      </w:r>
                      <w:proofErr w:type="spellEnd"/>
                      <w:r w:rsidRPr="00D734EE">
                        <w:t>, Temperature dependence of frequency (</w:t>
                      </w:r>
                      <w:r>
                        <w:sym w:font="Symbol" w:char="F077"/>
                      </w:r>
                      <w:r w:rsidRPr="00D734EE">
                        <w:t xml:space="preserve">), FWHM, </w:t>
                      </w:r>
                      <w:r w:rsidRPr="00D734EE">
                        <w:rPr>
                          <w:i/>
                        </w:rPr>
                        <w:t>d</w:t>
                      </w:r>
                      <w:r>
                        <w:rPr>
                          <w:i/>
                        </w:rPr>
                        <w:sym w:font="Symbol" w:char="F077"/>
                      </w:r>
                      <w:r w:rsidRPr="00D734EE">
                        <w:t>/</w:t>
                      </w:r>
                      <w:r w:rsidRPr="00D734EE">
                        <w:rPr>
                          <w:i/>
                        </w:rPr>
                        <w:t>d</w:t>
                      </w:r>
                      <w:r w:rsidRPr="00D734EE">
                        <w:t xml:space="preserve">T, and </w:t>
                      </w:r>
                      <w:proofErr w:type="spellStart"/>
                      <w:r w:rsidRPr="00D734EE">
                        <w:rPr>
                          <w:i/>
                        </w:rPr>
                        <w:t>d</w:t>
                      </w:r>
                      <w:r w:rsidRPr="00D734EE">
                        <w:t>FWHM</w:t>
                      </w:r>
                      <w:proofErr w:type="spellEnd"/>
                      <w:r w:rsidRPr="00D734EE">
                        <w:t>/</w:t>
                      </w:r>
                      <w:r w:rsidRPr="00D734EE">
                        <w:rPr>
                          <w:i/>
                        </w:rPr>
                        <w:t>d</w:t>
                      </w:r>
                      <w:r w:rsidRPr="00D734EE">
                        <w:t xml:space="preserve">T for single crystal, monolayer and bilayer at </w:t>
                      </w:r>
                      <w:proofErr w:type="spellStart"/>
                      <w:r w:rsidRPr="00D734EE">
                        <w:t>σ</w:t>
                      </w:r>
                      <w:r w:rsidRPr="00D734EE">
                        <w:rPr>
                          <w:vertAlign w:val="superscript"/>
                        </w:rPr>
                        <w:t>+</w:t>
                      </w:r>
                      <w:r w:rsidRPr="00D734EE">
                        <w:t>σ</w:t>
                      </w:r>
                      <w:proofErr w:type="spellEnd"/>
                      <w:r w:rsidRPr="00D734EE">
                        <w:rPr>
                          <w:vertAlign w:val="superscript"/>
                        </w:rPr>
                        <w:t>-</w:t>
                      </w:r>
                      <w:r w:rsidRPr="00D734EE">
                        <w:t xml:space="preserve"> polarization.</w:t>
                      </w:r>
                    </w:p>
                  </w:txbxContent>
                </v:textbox>
                <w10:wrap type="topAndBottom"/>
              </v:shape>
            </w:pict>
          </mc:Fallback>
        </mc:AlternateContent>
      </w:r>
    </w:p>
    <w:p w14:paraId="7C9E48F8" w14:textId="718817A1" w:rsidR="001A00FF" w:rsidRPr="00D734EE" w:rsidRDefault="001A00FF" w:rsidP="006253FB">
      <w:pPr>
        <w:spacing w:line="360" w:lineRule="auto"/>
        <w:ind w:firstLine="420"/>
      </w:pPr>
      <w:r w:rsidRPr="00D734EE">
        <w:t xml:space="preserve">Because the 2M band has overwhelming intensity and </w:t>
      </w:r>
      <w:r w:rsidRPr="00D734EE">
        <w:rPr>
          <w:rFonts w:hint="eastAsia"/>
        </w:rPr>
        <w:t>a</w:t>
      </w:r>
      <w:r w:rsidRPr="00D734EE">
        <w:t xml:space="preserve"> better signal-to-noise ratio under the σ</w:t>
      </w:r>
      <w:r w:rsidRPr="00D734EE">
        <w:rPr>
          <w:vertAlign w:val="superscript"/>
        </w:rPr>
        <w:t>+</w:t>
      </w:r>
      <w:r w:rsidRPr="00D734EE">
        <w:t>σ</w:t>
      </w:r>
      <w:r w:rsidRPr="00D734EE">
        <w:rPr>
          <w:vertAlign w:val="superscript"/>
        </w:rPr>
        <w:t>-</w:t>
      </w:r>
      <w:r w:rsidRPr="00D734EE">
        <w:t xml:space="preserve"> polarization, the 2M properties are mainly analyzed from Raman spectra at σ</w:t>
      </w:r>
      <w:r w:rsidRPr="00D734EE">
        <w:rPr>
          <w:vertAlign w:val="superscript"/>
        </w:rPr>
        <w:t>+</w:t>
      </w:r>
      <w:r w:rsidRPr="00D734EE">
        <w:t>σ</w:t>
      </w:r>
      <w:r w:rsidRPr="00D734EE">
        <w:rPr>
          <w:vertAlign w:val="superscript"/>
        </w:rPr>
        <w:t>-</w:t>
      </w:r>
      <w:r w:rsidRPr="00D734EE">
        <w:t xml:space="preserve"> polarization. Temperature-dependent Raman spectra of single crystals, monolayer, and bilayer (offset vertically for clarity) are shown in Fig. 2a, 2b, and 2c respectively. As the temperature increases from 30 K to 290 K, the 2M band broadens and redshifts remarkably. Although the intensity decreases as temperature increases, the </w:t>
      </w:r>
      <w:r w:rsidRPr="00D734EE">
        <w:lastRenderedPageBreak/>
        <w:t>2M band is still prominent even at 290 K. Across all the temperatures, the intensity at σ</w:t>
      </w:r>
      <w:r w:rsidRPr="00D734EE">
        <w:rPr>
          <w:vertAlign w:val="superscript"/>
        </w:rPr>
        <w:t>+</w:t>
      </w:r>
      <w:r w:rsidRPr="00D734EE">
        <w:t>σ</w:t>
      </w:r>
      <w:r w:rsidRPr="00D734EE">
        <w:rPr>
          <w:vertAlign w:val="superscript"/>
        </w:rPr>
        <w:t>-</w:t>
      </w:r>
      <w:r w:rsidRPr="00D734EE">
        <w:t xml:space="preserve"> polarization keeps almost twice </w:t>
      </w:r>
      <w:r w:rsidRPr="00D734EE">
        <w:rPr>
          <w:rFonts w:hint="eastAsia"/>
        </w:rPr>
        <w:t>of</w:t>
      </w:r>
      <w:r w:rsidRPr="00D734EE">
        <w:t xml:space="preserve"> that at XY polarization, obeying well to the </w:t>
      </w:r>
      <w:r w:rsidRPr="00D734EE">
        <w:rPr>
          <w:i/>
        </w:rPr>
        <w:t>D</w:t>
      </w:r>
      <w:r w:rsidRPr="00D734EE">
        <w:rPr>
          <w:vertAlign w:val="subscript"/>
        </w:rPr>
        <w:t>3d</w:t>
      </w:r>
      <w:r w:rsidRPr="00D734EE">
        <w:t xml:space="preserve"> symmetry thus suggesting that in the whole temperature range the quasi-2D property of 2M can be maintained (see Supporting Information). </w:t>
      </w:r>
      <w:r w:rsidRPr="00D734EE">
        <w:rPr>
          <w:rFonts w:hint="eastAsia"/>
        </w:rPr>
        <w:t>To</w:t>
      </w:r>
      <w:r w:rsidRPr="00D734EE">
        <w:t xml:space="preserve"> </w:t>
      </w:r>
      <w:r w:rsidRPr="00D734EE">
        <w:rPr>
          <w:rFonts w:hint="eastAsia"/>
        </w:rPr>
        <w:t>fur</w:t>
      </w:r>
      <w:r w:rsidRPr="00D734EE">
        <w:t xml:space="preserve">ther elaborate the temperature evolution of 2M </w:t>
      </w:r>
      <w:r w:rsidRPr="00D734EE">
        <w:rPr>
          <w:rFonts w:hint="eastAsia"/>
        </w:rPr>
        <w:t>bands</w:t>
      </w:r>
      <w:r w:rsidRPr="00D734EE">
        <w:t>, we normalize the Raman spectra to the maximum of 2M band (</w:t>
      </w:r>
      <m:oMath>
        <m:sSubSup>
          <m:sSubSupPr>
            <m:ctrlPr>
              <w:rPr>
                <w:rFonts w:ascii="Cambria Math" w:hAnsi="Cambria Math"/>
              </w:rPr>
            </m:ctrlPr>
          </m:sSubSupPr>
          <m:e>
            <m:r>
              <w:rPr>
                <w:rFonts w:ascii="Cambria Math" w:hAnsi="Cambria Math"/>
              </w:rPr>
              <m:t>I</m:t>
            </m:r>
          </m:e>
          <m:sub>
            <m:r>
              <m:rPr>
                <m:sty m:val="p"/>
              </m:rPr>
              <w:rPr>
                <w:rFonts w:ascii="Cambria Math" w:hAnsi="Cambria Math"/>
              </w:rPr>
              <m:t>2M</m:t>
            </m:r>
          </m:sub>
          <m:sup>
            <m:r>
              <m:rPr>
                <m:sty m:val="p"/>
              </m:rPr>
              <w:rPr>
                <w:rFonts w:ascii="Cambria Math" w:hAnsi="Cambria Math"/>
              </w:rPr>
              <m:t>max</m:t>
            </m:r>
          </m:sup>
        </m:sSubSup>
      </m:oMath>
      <w:r w:rsidRPr="00D734EE">
        <w:t>) under σ</w:t>
      </w:r>
      <w:r w:rsidRPr="00D734EE">
        <w:rPr>
          <w:vertAlign w:val="superscript"/>
        </w:rPr>
        <w:t>+</w:t>
      </w:r>
      <w:r w:rsidRPr="00D734EE">
        <w:t>σ</w:t>
      </w:r>
      <w:r w:rsidRPr="00D734EE">
        <w:rPr>
          <w:vertAlign w:val="superscript"/>
        </w:rPr>
        <w:t>-</w:t>
      </w:r>
      <w:r w:rsidRPr="00D734EE">
        <w:t xml:space="preserve"> polarization, and plot the normalized Raman spectra into colormap graphs, as shown in Fig. 2d, </w:t>
      </w:r>
      <w:ins w:id="10" w:author="Xiong Qihua" w:date="2022-12-15T22:30:00Z">
        <w:r w:rsidR="006C2A15">
          <w:t>2</w:t>
        </w:r>
      </w:ins>
      <w:r w:rsidRPr="00D734EE">
        <w:t xml:space="preserve">e and </w:t>
      </w:r>
      <w:ins w:id="11" w:author="Xiong Qihua" w:date="2022-12-15T22:30:00Z">
        <w:r w:rsidR="006C2A15">
          <w:t>2</w:t>
        </w:r>
      </w:ins>
      <w:r w:rsidRPr="00D734EE">
        <w:t>f. From the colormaps, we can see that the frequency (</w:t>
      </w:r>
      <w:r w:rsidR="00B60E04">
        <w:sym w:font="Symbol" w:char="F077"/>
      </w:r>
      <w:r w:rsidRPr="00D734EE">
        <w:t xml:space="preserve">) and full width at half-maximum (FWHM) of 2M bands all show abrupt changes at </w:t>
      </w:r>
      <w:r w:rsidRPr="00D734EE">
        <w:rPr>
          <w:i/>
        </w:rPr>
        <w:t>T</w:t>
      </w:r>
      <w:r w:rsidRPr="00D734EE">
        <w:t xml:space="preserve"> </w:t>
      </w:r>
      <w:r w:rsidRPr="00D734EE">
        <w:sym w:font="Symbol" w:char="F0BB"/>
      </w:r>
      <w:r w:rsidRPr="00D734EE">
        <w:t xml:space="preserve"> 150 K</w:t>
      </w:r>
      <w:r w:rsidRPr="00D734EE" w:rsidDel="003D3E08">
        <w:t xml:space="preserve"> </w:t>
      </w:r>
      <w:r w:rsidRPr="00D734EE">
        <w:t xml:space="preserve">for single crystal, monolayer, and bilayer. The values of </w:t>
      </w:r>
      <w:r w:rsidR="00B60E04">
        <w:sym w:font="Symbol" w:char="F077"/>
      </w:r>
      <w:r w:rsidRPr="00D734EE">
        <w:t xml:space="preserve"> and FWHM can be obtained by fitting the 2M band with Lorentzian lineshape. It is well known that the Néel temperature </w:t>
      </w:r>
      <w:r w:rsidRPr="00D734EE">
        <w:rPr>
          <w:i/>
        </w:rPr>
        <w:t>T</w:t>
      </w:r>
      <w:r w:rsidRPr="00D734EE">
        <w:rPr>
          <w:vertAlign w:val="subscript"/>
        </w:rPr>
        <w:t>N</w:t>
      </w:r>
      <w:r w:rsidRPr="00D734EE">
        <w:t xml:space="preserve"> </w:t>
      </w:r>
      <w:r w:rsidRPr="00D734EE">
        <w:sym w:font="Symbol" w:char="F0BB"/>
      </w:r>
      <w:r w:rsidRPr="00D734EE">
        <w:t xml:space="preserve"> 150 K for bulk NiPS</w:t>
      </w:r>
      <w:r w:rsidRPr="00D734EE">
        <w:rPr>
          <w:vertAlign w:val="subscript"/>
        </w:rPr>
        <w:t>3</w:t>
      </w:r>
      <w:r w:rsidRPr="00D734EE">
        <w:t xml:space="preserve"> corresponds to AFM-PM phase transition</w:t>
      </w:r>
      <w:r w:rsidR="001B3A07">
        <w:fldChar w:fldCharType="begin"/>
      </w:r>
      <w:r w:rsidR="001B3A07">
        <w:instrText xml:space="preserve"> ADDIN EN.CITE &lt;EndNote&gt;&lt;Cite&gt;&lt;Author&gt;Hwangbo&lt;/Author&gt;&lt;Year&gt;2021&lt;/Year&gt;&lt;RecNum&gt;5&lt;/RecNum&gt;&lt;DisplayText&gt;&lt;style face="superscript"&gt;21,23&lt;/style&gt;&lt;/DisplayText&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Cite&gt;&lt;Author&gt;Sivadas&lt;/Author&gt;&lt;Year&gt;2015&lt;/Year&gt;&lt;RecNum&gt;14&lt;/RecNum&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EndNote&gt;</w:instrText>
      </w:r>
      <w:r w:rsidR="001B3A07">
        <w:fldChar w:fldCharType="separate"/>
      </w:r>
      <w:hyperlink w:anchor="_ENREF_21" w:tooltip="Hwangbo, 2021 #5" w:history="1">
        <w:r w:rsidR="00E42879" w:rsidRPr="001B3A07">
          <w:rPr>
            <w:noProof/>
            <w:vertAlign w:val="superscript"/>
          </w:rPr>
          <w:t>21</w:t>
        </w:r>
      </w:hyperlink>
      <w:r w:rsidR="001B3A07" w:rsidRPr="001B3A07">
        <w:rPr>
          <w:noProof/>
          <w:vertAlign w:val="superscript"/>
        </w:rPr>
        <w:t>,</w:t>
      </w:r>
      <w:hyperlink w:anchor="_ENREF_23" w:tooltip="Sivadas, 2015 #14" w:history="1">
        <w:r w:rsidR="00E42879" w:rsidRPr="001B3A07">
          <w:rPr>
            <w:noProof/>
            <w:vertAlign w:val="superscript"/>
          </w:rPr>
          <w:t>23</w:t>
        </w:r>
      </w:hyperlink>
      <w:r w:rsidR="001B3A07">
        <w:fldChar w:fldCharType="end"/>
      </w:r>
      <w:r w:rsidRPr="00D734EE">
        <w:t xml:space="preserve">. </w:t>
      </w:r>
      <w:proofErr w:type="gramStart"/>
      <w:r w:rsidRPr="00D734EE">
        <w:t>Thus</w:t>
      </w:r>
      <w:proofErr w:type="gramEnd"/>
      <w:r w:rsidRPr="00D734EE">
        <w:t xml:space="preserve"> the 2M properties indicate a magnetic phase transition for the NiPS</w:t>
      </w:r>
      <w:r w:rsidRPr="00D734EE">
        <w:rPr>
          <w:vertAlign w:val="subscript"/>
        </w:rPr>
        <w:t>3</w:t>
      </w:r>
      <w:r w:rsidRPr="00D734EE">
        <w:t xml:space="preserve"> system of different thicknesses at </w:t>
      </w:r>
      <w:r w:rsidR="00B60E04">
        <w:t xml:space="preserve">about </w:t>
      </w:r>
      <w:r w:rsidRPr="00D734EE">
        <w:t xml:space="preserve">150 K. We plot </w:t>
      </w:r>
      <w:r w:rsidR="00B60E04">
        <w:sym w:font="Symbol" w:char="F077"/>
      </w:r>
      <w:r w:rsidRPr="00D734EE">
        <w:t xml:space="preserve"> and FWHM of 2M </w:t>
      </w:r>
      <w:r w:rsidR="00B60E04">
        <w:t xml:space="preserve">band </w:t>
      </w:r>
      <w:r w:rsidRPr="00D734EE">
        <w:t>with temperatures in Fig. 2g-</w:t>
      </w:r>
      <w:ins w:id="12" w:author="Xiong Qihua" w:date="2022-12-15T22:31:00Z">
        <w:r w:rsidR="0017395D">
          <w:t>2</w:t>
        </w:r>
      </w:ins>
      <w:r w:rsidRPr="00D734EE">
        <w:t xml:space="preserve">i to quantitatively analyze the temperature-dependence of 2M properties, especially the remarkable change at magnetic phase transition temperature. The </w:t>
      </w:r>
      <w:r w:rsidR="00B60E04">
        <w:sym w:font="Symbol" w:char="F077"/>
      </w:r>
      <w:r w:rsidRPr="00D734EE">
        <w:t xml:space="preserve"> and FWHM are shown by the open squares and open diamonds in Fig. 2g-</w:t>
      </w:r>
      <w:ins w:id="13" w:author="Xiong Qihua" w:date="2022-12-15T22:32:00Z">
        <w:r w:rsidR="0017395D">
          <w:t>2</w:t>
        </w:r>
      </w:ins>
      <w:r w:rsidRPr="00D734EE">
        <w:t xml:space="preserve">i. We also obtain </w:t>
      </w:r>
      <w:ins w:id="14" w:author="Xiong Qihua" w:date="2022-12-15T22:32:00Z">
        <w:r w:rsidR="0017395D">
          <w:t xml:space="preserve">the </w:t>
        </w:r>
      </w:ins>
      <w:r w:rsidRPr="00D734EE">
        <w:t>first</w:t>
      </w:r>
      <w:ins w:id="15" w:author="Xiong Qihua" w:date="2022-12-15T22:33:00Z">
        <w:r w:rsidR="0017395D">
          <w:t>-</w:t>
        </w:r>
      </w:ins>
      <w:del w:id="16" w:author="Xiong Qihua" w:date="2022-12-15T22:33:00Z">
        <w:r w:rsidRPr="00D734EE" w:rsidDel="0017395D">
          <w:delText xml:space="preserve"> </w:delText>
        </w:r>
      </w:del>
      <w:r w:rsidRPr="00D734EE">
        <w:t xml:space="preserve">order </w:t>
      </w:r>
      <w:r w:rsidRPr="00D734EE">
        <w:rPr>
          <w:rFonts w:hint="eastAsia"/>
        </w:rPr>
        <w:t>deri</w:t>
      </w:r>
      <w:r w:rsidRPr="00D734EE">
        <w:t xml:space="preserve">vatives of </w:t>
      </w:r>
      <w:r w:rsidR="00B60E04">
        <w:sym w:font="Symbol" w:char="F077"/>
      </w:r>
      <w:r w:rsidRPr="00D734EE">
        <w:t xml:space="preserve"> and FWHM versus temperature for single crystal, monolayer, and bilayer as shown by the </w:t>
      </w:r>
      <w:r w:rsidR="00B60E04">
        <w:t>red and blue balls</w:t>
      </w:r>
      <w:r w:rsidRPr="00D734EE">
        <w:t xml:space="preserve"> in Fig. 2g-</w:t>
      </w:r>
      <w:ins w:id="17" w:author="Xiong Qihua" w:date="2022-12-15T22:33:00Z">
        <w:r w:rsidR="0017395D">
          <w:t>2</w:t>
        </w:r>
      </w:ins>
      <w:r w:rsidRPr="00D734EE">
        <w:t xml:space="preserve">i, while the red and blue curves are guides for the eyes. The emergence of singularity points of </w:t>
      </w:r>
      <w:r w:rsidRPr="00D734EE">
        <w:rPr>
          <w:i/>
        </w:rPr>
        <w:t>d</w:t>
      </w:r>
      <w:r w:rsidR="00B60E04">
        <w:rPr>
          <w:i/>
        </w:rPr>
        <w:sym w:font="Symbol" w:char="F077"/>
      </w:r>
      <w:r w:rsidRPr="00D734EE">
        <w:t>/</w:t>
      </w:r>
      <w:r w:rsidRPr="00D734EE">
        <w:rPr>
          <w:i/>
        </w:rPr>
        <w:t>d</w:t>
      </w:r>
      <w:r w:rsidRPr="00D734EE">
        <w:t xml:space="preserve">T and </w:t>
      </w:r>
      <w:r w:rsidRPr="00D734EE">
        <w:rPr>
          <w:i/>
        </w:rPr>
        <w:t>d</w:t>
      </w:r>
      <w:r w:rsidRPr="00D734EE">
        <w:t>FWHM/</w:t>
      </w:r>
      <w:r w:rsidRPr="00D734EE">
        <w:rPr>
          <w:i/>
        </w:rPr>
        <w:t>d</w:t>
      </w:r>
      <w:r w:rsidRPr="00D734EE">
        <w:t xml:space="preserve">T at </w:t>
      </w:r>
      <w:r w:rsidRPr="00D734EE">
        <w:rPr>
          <w:rFonts w:hint="eastAsia"/>
        </w:rPr>
        <w:t>~</w:t>
      </w:r>
      <w:r w:rsidRPr="00D734EE">
        <w:t xml:space="preserve">140 K </w:t>
      </w:r>
      <w:r w:rsidRPr="00D734EE">
        <w:rPr>
          <w:rFonts w:hint="eastAsia"/>
        </w:rPr>
        <w:t>fo</w:t>
      </w:r>
      <w:r w:rsidRPr="00D734EE">
        <w:t>r monolayer strongly suggest that the monolayer NiPS</w:t>
      </w:r>
      <w:r w:rsidRPr="00D734EE">
        <w:rPr>
          <w:vertAlign w:val="subscript"/>
        </w:rPr>
        <w:t>3</w:t>
      </w:r>
      <w:r w:rsidRPr="00D734EE">
        <w:t xml:space="preserve"> sample has robust magnetic ordering at low temperature.</w:t>
      </w:r>
    </w:p>
    <w:p w14:paraId="5F6240B0" w14:textId="4723010F" w:rsidR="001A00FF" w:rsidRPr="00D734EE" w:rsidRDefault="001A00FF" w:rsidP="006253FB">
      <w:pPr>
        <w:spacing w:line="360" w:lineRule="auto"/>
      </w:pPr>
      <w:r w:rsidRPr="00D734EE">
        <w:rPr>
          <w:b/>
          <w:noProof/>
        </w:rPr>
        <w:lastRenderedPageBreak/>
        <mc:AlternateContent>
          <mc:Choice Requires="wps">
            <w:drawing>
              <wp:anchor distT="45720" distB="45720" distL="114300" distR="114300" simplePos="0" relativeHeight="251660288" behindDoc="0" locked="0" layoutInCell="1" allowOverlap="1" wp14:anchorId="2101D4DF" wp14:editId="5E50410F">
                <wp:simplePos x="0" y="0"/>
                <wp:positionH relativeFrom="column">
                  <wp:posOffset>6350</wp:posOffset>
                </wp:positionH>
                <wp:positionV relativeFrom="paragraph">
                  <wp:posOffset>167640</wp:posOffset>
                </wp:positionV>
                <wp:extent cx="5273040" cy="1404620"/>
                <wp:effectExtent l="0" t="0" r="381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1404620"/>
                        </a:xfrm>
                        <a:prstGeom prst="rect">
                          <a:avLst/>
                        </a:prstGeom>
                        <a:solidFill>
                          <a:srgbClr val="FFFFFF"/>
                        </a:solidFill>
                        <a:ln w="9525">
                          <a:noFill/>
                          <a:miter lim="800000"/>
                          <a:headEnd/>
                          <a:tailEnd/>
                        </a:ln>
                      </wps:spPr>
                      <wps:txbx>
                        <w:txbxContent>
                          <w:p w14:paraId="0D9A128C" w14:textId="1DE6BB13" w:rsidR="00255549" w:rsidRDefault="00255549">
                            <w:pPr>
                              <w:rPr>
                                <w:b/>
                              </w:rPr>
                            </w:pPr>
                            <w:r w:rsidRPr="00E16B15">
                              <w:rPr>
                                <w:noProof/>
                              </w:rPr>
                              <w:t xml:space="preserve"> </w:t>
                            </w:r>
                            <w:r w:rsidRPr="00996615">
                              <w:rPr>
                                <w:noProof/>
                              </w:rPr>
                              <w:t xml:space="preserve"> </w:t>
                            </w:r>
                            <w:r w:rsidRPr="00996615">
                              <w:rPr>
                                <w:noProof/>
                              </w:rPr>
                              <w:drawing>
                                <wp:inline distT="0" distB="0" distL="0" distR="0" wp14:anchorId="5EA638A3" wp14:editId="29D7B768">
                                  <wp:extent cx="4830761" cy="3969199"/>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769" r="3155" b="12068"/>
                                          <a:stretch/>
                                        </pic:blipFill>
                                        <pic:spPr bwMode="auto">
                                          <a:xfrm>
                                            <a:off x="0" y="0"/>
                                            <a:ext cx="4831063" cy="3969447"/>
                                          </a:xfrm>
                                          <a:prstGeom prst="rect">
                                            <a:avLst/>
                                          </a:prstGeom>
                                          <a:ln>
                                            <a:noFill/>
                                          </a:ln>
                                          <a:extLst>
                                            <a:ext uri="{53640926-AAD7-44D8-BBD7-CCE9431645EC}">
                                              <a14:shadowObscured xmlns:a14="http://schemas.microsoft.com/office/drawing/2010/main"/>
                                            </a:ext>
                                          </a:extLst>
                                        </pic:spPr>
                                      </pic:pic>
                                    </a:graphicData>
                                  </a:graphic>
                                </wp:inline>
                              </w:drawing>
                            </w:r>
                          </w:p>
                          <w:p w14:paraId="6AC6466B" w14:textId="77777777" w:rsidR="00255549" w:rsidRPr="00932B2E" w:rsidRDefault="00255549">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proofErr w:type="gramStart"/>
                            <w:r w:rsidRPr="008E4D02">
                              <w:t>T</w:t>
                            </w:r>
                            <w:r>
                              <w:t>)</w:t>
                            </w:r>
                            <w:r w:rsidRPr="008E4D02">
                              <w:rPr>
                                <w:vertAlign w:val="subscript"/>
                              </w:rPr>
                              <w:t>max</w:t>
                            </w:r>
                            <w:proofErr w:type="gramEnd"/>
                            <w:r>
                              <w:t xml:space="preserve"> for monolayer, bilayer, and thin bul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01D4DF" id="_x0000_s1028" type="#_x0000_t202" style="position:absolute;left:0;text-align:left;margin-left:.5pt;margin-top:13.2pt;width:415.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" stroked="f">
                <v:textbox style="mso-fit-shape-to-text:t">
                  <w:txbxContent>
                    <w:p w14:paraId="0D9A128C" w14:textId="1DE6BB13" w:rsidR="00255549" w:rsidRDefault="00255549">
                      <w:pPr>
                        <w:rPr>
                          <w:b/>
                        </w:rPr>
                      </w:pPr>
                      <w:r w:rsidRPr="00E16B15">
                        <w:rPr>
                          <w:noProof/>
                        </w:rPr>
                        <w:t xml:space="preserve"> </w:t>
                      </w:r>
                      <w:r w:rsidRPr="00996615">
                        <w:rPr>
                          <w:noProof/>
                        </w:rPr>
                        <w:t xml:space="preserve"> </w:t>
                      </w:r>
                      <w:r w:rsidRPr="00996615">
                        <w:rPr>
                          <w:noProof/>
                        </w:rPr>
                        <w:drawing>
                          <wp:inline distT="0" distB="0" distL="0" distR="0" wp14:anchorId="5EA638A3" wp14:editId="29D7B768">
                            <wp:extent cx="4830761" cy="3969199"/>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769" r="3155" b="12068"/>
                                    <a:stretch/>
                                  </pic:blipFill>
                                  <pic:spPr bwMode="auto">
                                    <a:xfrm>
                                      <a:off x="0" y="0"/>
                                      <a:ext cx="4831063" cy="3969447"/>
                                    </a:xfrm>
                                    <a:prstGeom prst="rect">
                                      <a:avLst/>
                                    </a:prstGeom>
                                    <a:ln>
                                      <a:noFill/>
                                    </a:ln>
                                    <a:extLst>
                                      <a:ext uri="{53640926-AAD7-44D8-BBD7-CCE9431645EC}">
                                        <a14:shadowObscured xmlns:a14="http://schemas.microsoft.com/office/drawing/2010/main"/>
                                      </a:ext>
                                    </a:extLst>
                                  </pic:spPr>
                                </pic:pic>
                              </a:graphicData>
                            </a:graphic>
                          </wp:inline>
                        </w:drawing>
                      </w:r>
                    </w:p>
                    <w:p w14:paraId="6AC6466B" w14:textId="77777777" w:rsidR="00255549" w:rsidRPr="00932B2E" w:rsidRDefault="00255549">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proofErr w:type="gramStart"/>
                      <w:r w:rsidRPr="008E4D02">
                        <w:t>T</w:t>
                      </w:r>
                      <w:r>
                        <w:t>)</w:t>
                      </w:r>
                      <w:r w:rsidRPr="008E4D02">
                        <w:rPr>
                          <w:vertAlign w:val="subscript"/>
                        </w:rPr>
                        <w:t>max</w:t>
                      </w:r>
                      <w:proofErr w:type="gramEnd"/>
                      <w:r>
                        <w:t xml:space="preserve"> for monolayer, bilayer, and thin bulk.</w:t>
                      </w:r>
                    </w:p>
                  </w:txbxContent>
                </v:textbox>
                <w10:wrap type="topAndBottom"/>
              </v:shape>
            </w:pict>
          </mc:Fallback>
        </mc:AlternateContent>
      </w:r>
      <w:r w:rsidRPr="00D734EE">
        <w:tab/>
        <w:t xml:space="preserve">We </w:t>
      </w:r>
      <w:r>
        <w:t>then</w:t>
      </w:r>
      <w:r w:rsidRPr="00D734EE">
        <w:t xml:space="preserve"> investigate the transient absorption spectra of the monolayer, bilayer, and thin bulk NiPS</w:t>
      </w:r>
      <w:r w:rsidRPr="00D734EE">
        <w:rPr>
          <w:vertAlign w:val="subscript"/>
        </w:rPr>
        <w:t>3</w:t>
      </w:r>
      <w:r w:rsidRPr="00D734EE">
        <w:t xml:space="preserve"> samples at variable temperatures, pumped by a 385 nm femtosecond laser pulse (see Methods for details). Figure 3a shows the steady-state absorption spectra of monolayer and thin bulk samples at 60 K and 240 K, respectively. The centers of the absorption peaks are about 570 nm and 560 nm for thin </w:t>
      </w:r>
      <w:r w:rsidRPr="00D734EE">
        <w:rPr>
          <w:rFonts w:hint="eastAsia"/>
        </w:rPr>
        <w:t>bulk</w:t>
      </w:r>
      <w:r w:rsidRPr="00D734EE">
        <w:t xml:space="preserve"> and monolayer samples respectively, with a slight redshift with the increase of temperature. The wavelength chosen for analyzing the magnitude of the time-resolved </w:t>
      </w:r>
      <w:r w:rsidRPr="00D734EE">
        <w:sym w:font="Symbol" w:char="F044"/>
      </w:r>
      <w:r w:rsidRPr="00D734EE">
        <w:t>T/T is 532 nm to keep consistent with the Raman excitation wavelength (for other probe wavelengths, see Supporting Information). Figure 3b shows the temperature-dependent ultrafast dynamics of monolayer NiPS</w:t>
      </w:r>
      <w:r w:rsidRPr="00D734EE">
        <w:rPr>
          <w:vertAlign w:val="subscript"/>
        </w:rPr>
        <w:t>3</w:t>
      </w:r>
      <w:r w:rsidRPr="00D734EE">
        <w:t xml:space="preserve"> from 60 K to 240 K, offset vertically for clarity. The colormap by plotting </w:t>
      </w:r>
      <w:r w:rsidRPr="00D734EE">
        <w:sym w:font="Symbol" w:char="F044"/>
      </w:r>
      <w:r w:rsidRPr="00D734EE">
        <w:t xml:space="preserve">T/T versus </w:t>
      </w:r>
      <w:r w:rsidRPr="00D734EE">
        <w:rPr>
          <w:rFonts w:hint="eastAsia"/>
        </w:rPr>
        <w:t>the</w:t>
      </w:r>
      <w:r w:rsidRPr="00D734EE">
        <w:t xml:space="preserve"> time delays and </w:t>
      </w:r>
      <w:r w:rsidRPr="00D734EE">
        <w:rPr>
          <w:rFonts w:hint="eastAsia"/>
        </w:rPr>
        <w:t>the</w:t>
      </w:r>
      <w:r w:rsidRPr="00D734EE">
        <w:t xml:space="preserve"> temperatures (60-240 K)</w:t>
      </w:r>
      <w:r w:rsidRPr="00D734EE">
        <w:rPr>
          <w:rFonts w:hint="eastAsia"/>
        </w:rPr>
        <w:t xml:space="preserve"> </w:t>
      </w:r>
      <w:r w:rsidRPr="00D734EE">
        <w:t xml:space="preserve">are </w:t>
      </w:r>
      <w:r w:rsidRPr="00D734EE">
        <w:lastRenderedPageBreak/>
        <w:t xml:space="preserve">displayed in </w:t>
      </w:r>
      <w:r w:rsidRPr="00D734EE">
        <w:rPr>
          <w:rFonts w:hint="eastAsia"/>
        </w:rPr>
        <w:t>Fig.</w:t>
      </w:r>
      <w:r w:rsidRPr="00D734EE">
        <w:t xml:space="preserve"> 3c-</w:t>
      </w:r>
      <w:ins w:id="18" w:author="Xiong Qihua" w:date="2022-12-15T23:06:00Z">
        <w:r w:rsidR="00326AE7">
          <w:t>3</w:t>
        </w:r>
      </w:ins>
      <w:r w:rsidRPr="00D734EE">
        <w:t xml:space="preserve">e for monolayer, bilayer, and thin bulk samples respectively. As shown in Fig. 3c and </w:t>
      </w:r>
      <w:ins w:id="19" w:author="Xiong Qihua" w:date="2022-12-15T23:06:00Z">
        <w:r w:rsidR="00326AE7">
          <w:t>3</w:t>
        </w:r>
      </w:ins>
      <w:r w:rsidRPr="00D734EE">
        <w:t xml:space="preserve">d, for the monolayer and bilayer samples, the </w:t>
      </w:r>
      <w:r w:rsidR="00F92DAA">
        <w:t>magnitude</w:t>
      </w:r>
      <w:r w:rsidRPr="00D734EE">
        <w:t xml:space="preserve"> of </w:t>
      </w:r>
      <w:r w:rsidRPr="00D734EE">
        <w:sym w:font="Symbol" w:char="F044"/>
      </w:r>
      <w:r w:rsidRPr="00D734EE">
        <w:t>T/T is decreasing with the increase of temperatures</w:t>
      </w:r>
      <w:r w:rsidR="00F92DAA">
        <w:t xml:space="preserve"> gen</w:t>
      </w:r>
      <w:r w:rsidR="00E001AF">
        <w:t>e</w:t>
      </w:r>
      <w:r w:rsidR="00F92DAA">
        <w:t>rally</w:t>
      </w:r>
      <w:r w:rsidRPr="00D734EE">
        <w:t>, but there is a local maximum near 150 K</w:t>
      </w:r>
      <w:r w:rsidRPr="00D734EE" w:rsidDel="00B51BC9">
        <w:t xml:space="preserve"> </w:t>
      </w:r>
      <w:r w:rsidRPr="00D734EE">
        <w:rPr>
          <w:noProof/>
          <w:vertAlign w:val="superscript"/>
        </w:rPr>
        <w:t>30,31</w:t>
      </w:r>
      <w:r w:rsidRPr="00D734EE">
        <w:t>, which indicates that the phase transitions of monolayer and bilayer NiPS</w:t>
      </w:r>
      <w:r w:rsidRPr="00D734EE">
        <w:rPr>
          <w:vertAlign w:val="subscript"/>
        </w:rPr>
        <w:t>3</w:t>
      </w:r>
      <w:r w:rsidRPr="00D734EE">
        <w:t xml:space="preserve"> occurring at about 150 K. For the thin bulk sample as shown in Fig. 3e, the change of the color scale in 120 K -170 K is less sensitive to indicate the phase transition. We further extract the (</w:t>
      </w:r>
      <w:r w:rsidRPr="00D734EE">
        <w:sym w:font="Symbol" w:char="F044"/>
      </w:r>
      <w:r w:rsidRPr="00D734EE">
        <w:t>T/</w:t>
      </w:r>
      <w:proofErr w:type="gramStart"/>
      <w:r w:rsidRPr="00D734EE">
        <w:t>T)</w:t>
      </w:r>
      <w:r w:rsidRPr="00D734EE">
        <w:rPr>
          <w:vertAlign w:val="subscript"/>
        </w:rPr>
        <w:t>max</w:t>
      </w:r>
      <w:proofErr w:type="gramEnd"/>
      <w:r w:rsidRPr="00D734EE">
        <w:t xml:space="preserve"> of monolayer, bilayer, and thin bulk samples to plot </w:t>
      </w:r>
      <w:r w:rsidRPr="00D734EE">
        <w:rPr>
          <w:rFonts w:hint="eastAsia"/>
        </w:rPr>
        <w:t>ver</w:t>
      </w:r>
      <w:r w:rsidRPr="00D734EE">
        <w:t>sus the temperature, as shown in Fig. 3f, vertically offset for clarity (the offset values are 5</w:t>
      </w:r>
      <w:r w:rsidRPr="00D734EE">
        <w:sym w:font="Symbol" w:char="F0B4"/>
      </w:r>
      <w:r w:rsidRPr="00D734EE">
        <w:t>10</w:t>
      </w:r>
      <w:r w:rsidRPr="00D734EE">
        <w:rPr>
          <w:vertAlign w:val="superscript"/>
        </w:rPr>
        <w:t>-3</w:t>
      </w:r>
      <w:r w:rsidRPr="00D734EE">
        <w:t xml:space="preserve"> for bilayer and 1</w:t>
      </w:r>
      <w:r w:rsidRPr="00D734EE">
        <w:sym w:font="Symbol" w:char="F0B4"/>
      </w:r>
      <w:r w:rsidRPr="00D734EE">
        <w:t>10</w:t>
      </w:r>
      <w:r w:rsidRPr="00D734EE">
        <w:rPr>
          <w:vertAlign w:val="superscript"/>
        </w:rPr>
        <w:t>-2</w:t>
      </w:r>
      <w:r w:rsidRPr="00D734EE">
        <w:t xml:space="preserve"> for monolayer). It can be seen that a plateau-like region of (</w:t>
      </w:r>
      <w:r w:rsidRPr="00D734EE">
        <w:sym w:font="Symbol" w:char="F044"/>
      </w:r>
      <w:r w:rsidRPr="00D734EE">
        <w:t>T/</w:t>
      </w:r>
      <w:proofErr w:type="gramStart"/>
      <w:r w:rsidRPr="00D734EE">
        <w:t>T)</w:t>
      </w:r>
      <w:r w:rsidRPr="00D734EE">
        <w:rPr>
          <w:vertAlign w:val="subscript"/>
        </w:rPr>
        <w:t>max</w:t>
      </w:r>
      <w:proofErr w:type="gramEnd"/>
      <w:r w:rsidRPr="00D734EE">
        <w:t xml:space="preserve"> appears at about 150 K </w:t>
      </w:r>
      <w:r w:rsidRPr="00D734EE">
        <w:rPr>
          <w:rFonts w:hint="eastAsia"/>
        </w:rPr>
        <w:t>for</w:t>
      </w:r>
      <w:r w:rsidRPr="00D734EE">
        <w:t xml:space="preserve"> all samples, signifying the magnetic phase transition for monolayer, bilayer, and thin bulk </w:t>
      </w:r>
      <w:r w:rsidR="00F92DAA" w:rsidRPr="00D734EE">
        <w:t>NiPS</w:t>
      </w:r>
      <w:r w:rsidR="00F92DAA" w:rsidRPr="00D734EE">
        <w:rPr>
          <w:vertAlign w:val="subscript"/>
        </w:rPr>
        <w:t>3</w:t>
      </w:r>
      <w:r w:rsidRPr="00D734EE">
        <w:rPr>
          <w:rFonts w:hint="eastAsia"/>
        </w:rPr>
        <w:t>,</w:t>
      </w:r>
      <w:r w:rsidRPr="00D734EE">
        <w:t xml:space="preserve"> in accordance with the results of helicity-resolved Raman spectroscopy. The transition temperatures extracted from Fig. 3f are 160 K for bulk, 150 K for bilayer and 140 K for monolayer. Since NiPS</w:t>
      </w:r>
      <w:r w:rsidRPr="00D734EE">
        <w:rPr>
          <w:vertAlign w:val="subscript"/>
        </w:rPr>
        <w:t>3</w:t>
      </w:r>
      <w:r w:rsidRPr="00D734EE">
        <w:t xml:space="preserve"> is of XY-type, with the thinning of the layers, it is likely that the phase transition changes from AFM-PM transition for the bulk to BKT-transition for the </w:t>
      </w:r>
      <w:r w:rsidRPr="00D734EE">
        <w:rPr>
          <w:noProof/>
        </w:rPr>
        <mc:AlternateContent>
          <mc:Choice Requires="wps">
            <w:drawing>
              <wp:anchor distT="0" distB="0" distL="114300" distR="114300" simplePos="0" relativeHeight="251661312" behindDoc="0" locked="0" layoutInCell="1" allowOverlap="1" wp14:anchorId="47DCB251" wp14:editId="78B1AD68">
                <wp:simplePos x="0" y="0"/>
                <wp:positionH relativeFrom="column">
                  <wp:posOffset>96833</wp:posOffset>
                </wp:positionH>
                <wp:positionV relativeFrom="paragraph">
                  <wp:posOffset>4604451</wp:posOffset>
                </wp:positionV>
                <wp:extent cx="5151755" cy="893269"/>
                <wp:effectExtent l="0" t="0" r="4445" b="1270"/>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755" cy="893269"/>
                        </a:xfrm>
                        <a:prstGeom prst="rect">
                          <a:avLst/>
                        </a:prstGeom>
                        <a:solidFill>
                          <a:srgbClr val="FFFFFF"/>
                        </a:solidFill>
                        <a:ln w="9525">
                          <a:noFill/>
                          <a:miter lim="800000"/>
                          <a:headEnd/>
                          <a:tailEnd/>
                        </a:ln>
                      </wps:spPr>
                      <wps:txbx>
                        <w:txbxContent>
                          <w:p w14:paraId="34EE09FE" w14:textId="77777777" w:rsidR="00255549" w:rsidRDefault="00255549" w:rsidP="006253FB">
                            <w:pPr>
                              <w:jc w:val="center"/>
                              <w:rPr>
                                <w:b/>
                              </w:rPr>
                            </w:pPr>
                            <w:r>
                              <w:rPr>
                                <w:noProof/>
                              </w:rPr>
                              <w:drawing>
                                <wp:inline distT="0" distB="0" distL="0" distR="0" wp14:anchorId="53A3E3BA" wp14:editId="51643355">
                                  <wp:extent cx="4676855" cy="3002692"/>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683550" cy="3006991"/>
                                          </a:xfrm>
                                          <a:prstGeom prst="rect">
                                            <a:avLst/>
                                          </a:prstGeom>
                                        </pic:spPr>
                                      </pic:pic>
                                    </a:graphicData>
                                  </a:graphic>
                                </wp:inline>
                              </w:drawing>
                            </w:r>
                            <w:r w:rsidDel="00E16B15">
                              <w:rPr>
                                <w:noProof/>
                              </w:rPr>
                              <w:t xml:space="preserve"> </w:t>
                            </w:r>
                          </w:p>
                          <w:p w14:paraId="2B022B25" w14:textId="51D066A8" w:rsidR="00255549" w:rsidRDefault="00255549">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w:t>
                            </w:r>
                            <w:r w:rsidRPr="00D264D7">
                              <w:rPr>
                                <w:i/>
                              </w:rPr>
                              <w:t>J</w:t>
                            </w:r>
                            <w:r w:rsidRPr="00D264D7">
                              <w:rPr>
                                <w:vertAlign w:val="subscript"/>
                              </w:rPr>
                              <w:t>1</w:t>
                            </w:r>
                            <w:r>
                              <w:t>-</w:t>
                            </w:r>
                            <w:r w:rsidRPr="00D264D7">
                              <w:rPr>
                                <w:i/>
                              </w:rPr>
                              <w:t>J</w:t>
                            </w:r>
                            <w:r w:rsidRPr="00D264D7">
                              <w:rPr>
                                <w:vertAlign w:val="subscript"/>
                              </w:rPr>
                              <w:t>2</w:t>
                            </w:r>
                            <w:r>
                              <w:t>-</w:t>
                            </w:r>
                            <w:r w:rsidRPr="00D264D7">
                              <w:rPr>
                                <w:i/>
                              </w:rPr>
                              <w:t>J</w:t>
                            </w:r>
                            <w:r w:rsidRPr="00D264D7">
                              <w:rPr>
                                <w:vertAlign w:val="subscript"/>
                              </w:rPr>
                              <w:t>3</w:t>
                            </w:r>
                            <w:r>
                              <w:t>-</w:t>
                            </w:r>
                            <w:r w:rsidRPr="00D264D7">
                              <w:rPr>
                                <w:i/>
                              </w:rPr>
                              <w:t>D</w:t>
                            </w:r>
                            <w:r w:rsidRPr="006D7CBE">
                              <w:t xml:space="preserve"> model, calculated by DMRG. </w:t>
                            </w:r>
                            <w:r w:rsidRPr="00966E8B">
                              <w:rPr>
                                <w:b/>
                              </w:rPr>
                              <w:t>c</w:t>
                            </w:r>
                            <w:r>
                              <w:rPr>
                                <w:b/>
                              </w:rPr>
                              <w:t>-e</w:t>
                            </w:r>
                            <w:r w:rsidRPr="00966E8B">
                              <w:rPr>
                                <w:b/>
                              </w:rPr>
                              <w:t>,</w:t>
                            </w:r>
                            <w:r w:rsidRPr="006D7CBE">
                              <w:t xml:space="preserve"> Temperature dependence of the </w:t>
                            </w:r>
                            <w:r w:rsidRPr="00CF2008">
                              <w:t>Monte-Carlo</w:t>
                            </w:r>
                            <w:r w:rsidRPr="006D7CBE">
                              <w:t>-computed spin stiffness</w:t>
                            </w:r>
                            <w:r>
                              <w:t>,</w:t>
                            </w:r>
                            <w:r w:rsidRPr="006D7CBE">
                              <w:t xml:space="preserve"> </w:t>
                            </w:r>
                            <w:r>
                              <w:t xml:space="preserve">AF magnetization, and specific heat </w:t>
                            </w:r>
                            <w:r w:rsidRPr="006D7CBE">
                              <w:t xml:space="preserve">at different linear size </w:t>
                            </w:r>
                            <m:oMath>
                              <m:r>
                                <w:rPr>
                                  <w:rFonts w:ascii="Cambria Math" w:hAnsi="Cambria Math"/>
                                </w:rPr>
                                <m:t>L</m:t>
                              </m:r>
                            </m:oMath>
                            <w:r w:rsidRPr="006D7CBE">
                              <w:t>.</w:t>
                            </w:r>
                          </w:p>
                        </w:txbxContent>
                      </wps:txbx>
                      <wps:bodyPr rot="0" vert="horz" wrap="square" lIns="91440" tIns="45720" rIns="91440" bIns="45720" anchor="t" anchorCtr="0">
                        <a:spAutoFit/>
                      </wps:bodyPr>
                    </wps:wsp>
                  </a:graphicData>
                </a:graphic>
              </wp:anchor>
            </w:drawing>
          </mc:Choice>
          <mc:Fallback>
            <w:pict>
              <v:shape w14:anchorId="47DCB251" id="_x0000_s1029" type="#_x0000_t202" style="position:absolute;left:0;text-align:left;margin-left:7.6pt;margin-top:362.55pt;width:405.65pt;height:7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" stroked="f">
                <v:textbox style="mso-fit-shape-to-text:t">
                  <w:txbxContent>
                    <w:p w14:paraId="34EE09FE" w14:textId="77777777" w:rsidR="00255549" w:rsidRDefault="00255549" w:rsidP="006253FB">
                      <w:pPr>
                        <w:jc w:val="center"/>
                        <w:rPr>
                          <w:b/>
                        </w:rPr>
                      </w:pPr>
                      <w:r>
                        <w:rPr>
                          <w:noProof/>
                        </w:rPr>
                        <w:drawing>
                          <wp:inline distT="0" distB="0" distL="0" distR="0" wp14:anchorId="53A3E3BA" wp14:editId="51643355">
                            <wp:extent cx="4676855" cy="3002692"/>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4683550" cy="3006991"/>
                                    </a:xfrm>
                                    <a:prstGeom prst="rect">
                                      <a:avLst/>
                                    </a:prstGeom>
                                  </pic:spPr>
                                </pic:pic>
                              </a:graphicData>
                            </a:graphic>
                          </wp:inline>
                        </w:drawing>
                      </w:r>
                      <w:r w:rsidDel="00E16B15">
                        <w:rPr>
                          <w:noProof/>
                        </w:rPr>
                        <w:t xml:space="preserve"> </w:t>
                      </w:r>
                    </w:p>
                    <w:p w14:paraId="2B022B25" w14:textId="51D066A8" w:rsidR="00255549" w:rsidRDefault="00255549">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w:t>
                      </w:r>
                      <w:r w:rsidRPr="00D264D7">
                        <w:rPr>
                          <w:i/>
                        </w:rPr>
                        <w:t>J</w:t>
                      </w:r>
                      <w:r w:rsidRPr="00D264D7">
                        <w:rPr>
                          <w:vertAlign w:val="subscript"/>
                        </w:rPr>
                        <w:t>1</w:t>
                      </w:r>
                      <w:r>
                        <w:t>-</w:t>
                      </w:r>
                      <w:r w:rsidRPr="00D264D7">
                        <w:rPr>
                          <w:i/>
                        </w:rPr>
                        <w:t>J</w:t>
                      </w:r>
                      <w:r w:rsidRPr="00D264D7">
                        <w:rPr>
                          <w:vertAlign w:val="subscript"/>
                        </w:rPr>
                        <w:t>2</w:t>
                      </w:r>
                      <w:r>
                        <w:t>-</w:t>
                      </w:r>
                      <w:r w:rsidRPr="00D264D7">
                        <w:rPr>
                          <w:i/>
                        </w:rPr>
                        <w:t>J</w:t>
                      </w:r>
                      <w:r w:rsidRPr="00D264D7">
                        <w:rPr>
                          <w:vertAlign w:val="subscript"/>
                        </w:rPr>
                        <w:t>3</w:t>
                      </w:r>
                      <w:r>
                        <w:t>-</w:t>
                      </w:r>
                      <w:r w:rsidRPr="00D264D7">
                        <w:rPr>
                          <w:i/>
                        </w:rPr>
                        <w:t>D</w:t>
                      </w:r>
                      <w:r w:rsidRPr="006D7CBE">
                        <w:t xml:space="preserve"> model, calculated by DMRG. </w:t>
                      </w:r>
                      <w:r w:rsidRPr="00966E8B">
                        <w:rPr>
                          <w:b/>
                        </w:rPr>
                        <w:t>c</w:t>
                      </w:r>
                      <w:r>
                        <w:rPr>
                          <w:b/>
                        </w:rPr>
                        <w:t>-e</w:t>
                      </w:r>
                      <w:r w:rsidRPr="00966E8B">
                        <w:rPr>
                          <w:b/>
                        </w:rPr>
                        <w:t>,</w:t>
                      </w:r>
                      <w:r w:rsidRPr="006D7CBE">
                        <w:t xml:space="preserve"> Temperature dependence of the </w:t>
                      </w:r>
                      <w:r w:rsidRPr="00CF2008">
                        <w:t>Monte-Carlo</w:t>
                      </w:r>
                      <w:r w:rsidRPr="006D7CBE">
                        <w:t>-computed spin stiffness</w:t>
                      </w:r>
                      <w:r>
                        <w:t>,</w:t>
                      </w:r>
                      <w:r w:rsidRPr="006D7CBE">
                        <w:t xml:space="preserve"> </w:t>
                      </w:r>
                      <w:r>
                        <w:t xml:space="preserve">AF magnetization, and specific heat </w:t>
                      </w:r>
                      <w:r w:rsidRPr="006D7CBE">
                        <w:t xml:space="preserve">at different linear size </w:t>
                      </w:r>
                      <m:oMath>
                        <m:r>
                          <w:rPr>
                            <w:rFonts w:ascii="Cambria Math" w:hAnsi="Cambria Math"/>
                          </w:rPr>
                          <m:t>L</m:t>
                        </m:r>
                      </m:oMath>
                      <w:r w:rsidRPr="006D7CBE">
                        <w:t>.</w:t>
                      </w:r>
                    </w:p>
                  </w:txbxContent>
                </v:textbox>
                <w10:wrap type="topAndBottom"/>
              </v:shape>
            </w:pict>
          </mc:Fallback>
        </mc:AlternateContent>
      </w:r>
      <w:r w:rsidRPr="00D734EE">
        <w:t>monolayer.</w:t>
      </w:r>
    </w:p>
    <w:p w14:paraId="57587DAC" w14:textId="1D2518E5" w:rsidR="001A00FF" w:rsidRPr="00D734EE" w:rsidRDefault="001A00FF" w:rsidP="006253FB">
      <w:pPr>
        <w:spacing w:line="360" w:lineRule="auto"/>
      </w:pPr>
      <w:r w:rsidRPr="00D734EE">
        <w:lastRenderedPageBreak/>
        <w:tab/>
      </w:r>
      <w:r>
        <w:t>To gain insight into the low</w:t>
      </w:r>
      <w:r w:rsidR="00E22752">
        <w:t>-</w:t>
      </w:r>
      <w:r>
        <w:t>temperature magnetic phase</w:t>
      </w:r>
      <w:r w:rsidR="00F92DAA">
        <w:t>, and</w:t>
      </w:r>
      <w:r>
        <w:t xml:space="preserve"> the corresponding phase transition, w</w:t>
      </w:r>
      <w:r w:rsidRPr="00D734EE">
        <w:t>e further perform</w:t>
      </w:r>
      <w:del w:id="20" w:author="王 昊昕" w:date="2022-12-16T12:19:00Z">
        <w:r w:rsidRPr="00D734EE" w:rsidDel="00EA2833">
          <w:delText>ed</w:delText>
        </w:r>
      </w:del>
      <w:r w:rsidRPr="00D734EE">
        <w:t xml:space="preserve"> theoretical calculation</w:t>
      </w:r>
      <w:r>
        <w:t>s</w:t>
      </w:r>
      <w:r w:rsidRPr="00D734EE">
        <w:t xml:space="preserve"> </w:t>
      </w:r>
      <w:r>
        <w:t>for</w:t>
      </w:r>
      <w:r w:rsidRPr="00D734EE">
        <w:t xml:space="preserve"> </w:t>
      </w:r>
      <w:r>
        <w:t xml:space="preserve">the </w:t>
      </w:r>
      <w:r w:rsidRPr="00D734EE">
        <w:t xml:space="preserve">monolayer </w:t>
      </w:r>
      <w:r w:rsidR="00F92DAA">
        <w:t>to</w:t>
      </w:r>
      <w:r w:rsidR="00E22752">
        <w:t xml:space="preserve"> </w:t>
      </w:r>
      <w:r>
        <w:t>determin</w:t>
      </w:r>
      <w:r w:rsidR="00F92DAA">
        <w:t>e</w:t>
      </w:r>
      <w:r>
        <w:t xml:space="preserve"> the</w:t>
      </w:r>
      <w:r w:rsidRPr="00D734EE">
        <w:t xml:space="preserve"> ground state at zero temperature</w:t>
      </w:r>
      <w:r w:rsidR="009A5A89">
        <w:t xml:space="preserve"> and</w:t>
      </w:r>
      <w:r>
        <w:t xml:space="preserve"> </w:t>
      </w:r>
      <w:r w:rsidR="00F92DAA">
        <w:t xml:space="preserve">obtain </w:t>
      </w:r>
      <w:r>
        <w:t>the</w:t>
      </w:r>
      <w:r w:rsidRPr="00D734EE">
        <w:t xml:space="preserve"> phase transition temperature</w:t>
      </w:r>
      <w:r w:rsidRPr="00D734EE">
        <w:rPr>
          <w:vertAlign w:val="subscript"/>
        </w:rPr>
        <w:t>.</w:t>
      </w:r>
      <w:bookmarkStart w:id="21" w:name="_Hlk106995085"/>
      <w:r w:rsidRPr="00D734EE">
        <w:t xml:space="preserve"> We consider a minimal effective spin-1 model</w:t>
      </w:r>
      <w:r>
        <w:t xml:space="preserve"> on the honeycomb lattice</w:t>
      </w:r>
      <w:r w:rsidRPr="00D734EE">
        <w:t xml:space="preserve"> including dominating spin-exchange coupling and single-ion anisotropy (SIA) which </w:t>
      </w:r>
      <w:del w:id="22" w:author="王 昊昕" w:date="2022-12-16T18:11:00Z">
        <w:r w:rsidRPr="00D734EE" w:rsidDel="00CF037B">
          <w:delText>can be written as</w:delText>
        </w:r>
      </w:del>
      <w:ins w:id="23" w:author="王 昊昕" w:date="2022-12-16T18:11:00Z">
        <w:r w:rsidR="00CF037B">
          <w:t>reads</w:t>
        </w:r>
      </w:ins>
    </w:p>
    <w:p w14:paraId="78DA123D" w14:textId="5F2DA9C6" w:rsidR="001A00FF" w:rsidRPr="00D734EE" w:rsidRDefault="001A00FF" w:rsidP="006253FB">
      <w:pPr>
        <w:spacing w:line="360" w:lineRule="auto"/>
      </w:pPr>
      <w:bookmarkStart w:id="24" w:name="_Hlk106995122"/>
      <m:oMathPara>
        <m:oMath>
          <m:r>
            <w:rPr>
              <w:rFonts w:ascii="Cambria Math" w:hAnsi="Cambria Math"/>
            </w:rPr>
            <m:t>H=</m:t>
          </m:r>
          <m:sSub>
            <m:sSubPr>
              <m:ctrlPr>
                <w:rPr>
                  <w:rFonts w:ascii="Cambria Math" w:hAnsi="Cambria Math"/>
                  <w:i/>
                </w:rPr>
              </m:ctrlPr>
            </m:sSubPr>
            <m:e>
              <m:r>
                <w:rPr>
                  <w:rFonts w:ascii="Cambria Math" w:hAnsi="Cambria Math"/>
                </w:rPr>
                <m:t>J</m:t>
              </m:r>
            </m:e>
            <m:sub>
              <m:r>
                <w:rPr>
                  <w:rFonts w:ascii="Cambria Math" w:hAnsi="Cambria Math"/>
                </w:rPr>
                <m:t>1</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D</m:t>
          </m:r>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z</m:t>
                          </m:r>
                        </m:sup>
                      </m:sSubSup>
                    </m:e>
                  </m:d>
                </m:e>
                <m:sup>
                  <m:r>
                    <w:rPr>
                      <w:rFonts w:ascii="Cambria Math" w:hAnsi="Cambria Math"/>
                    </w:rPr>
                    <m:t>2</m:t>
                  </m:r>
                </m:sup>
              </m:sSup>
              <m:r>
                <w:rPr>
                  <w:rFonts w:ascii="Cambria Math" w:hAnsi="Cambria Math"/>
                </w:rPr>
                <m:t xml:space="preserve"> </m:t>
              </m:r>
            </m:e>
          </m:nary>
          <m:r>
            <w:rPr>
              <w:rFonts w:ascii="Cambria Math" w:hAnsi="Cambria Math"/>
            </w:rPr>
            <m:t>,</m:t>
          </m:r>
        </m:oMath>
      </m:oMathPara>
    </w:p>
    <w:bookmarkEnd w:id="24"/>
    <w:p w14:paraId="60FA976F" w14:textId="70D844B8" w:rsidR="001A00FF" w:rsidRDefault="001A00FF" w:rsidP="006253FB">
      <w:pPr>
        <w:spacing w:line="360" w:lineRule="auto"/>
      </w:pPr>
      <w:r w:rsidRPr="00D734EE">
        <w:t xml:space="preserve">where </w:t>
      </w:r>
      <m:oMath>
        <m:d>
          <m:dPr>
            <m:begChr m:val="⟨"/>
            <m:endChr m:val="⟩"/>
            <m:ctrlPr>
              <w:rPr>
                <w:rFonts w:ascii="Cambria Math" w:hAnsi="Cambria Math"/>
                <w:i/>
              </w:rPr>
            </m:ctrlPr>
          </m:dPr>
          <m:e>
            <m:r>
              <w:rPr>
                <w:rFonts w:ascii="Cambria Math" w:hAnsi="Cambria Math"/>
              </w:rPr>
              <m:t>i, j</m:t>
            </m:r>
          </m:e>
        </m:d>
      </m:oMath>
      <w:r w:rsidRPr="00D734EE">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 j</m:t>
                </m:r>
              </m:e>
            </m:d>
          </m:e>
        </m:d>
      </m:oMath>
      <w:r w:rsidRPr="00D734EE">
        <w:t xml:space="preserve"> and </w:t>
      </w:r>
      <m:oMath>
        <m:r>
          <w:rPr>
            <w:rFonts w:ascii="Cambria Math" w:hAnsi="Cambria Math"/>
          </w:rPr>
          <m:t>⟨⟨⟨i, j⟩⟩⟩</m:t>
        </m:r>
      </m:oMath>
      <w:r w:rsidRPr="00D734EE">
        <w:t xml:space="preserve"> represent the nearest, the next-nearest, and the third-nearest neighbor (NN, NNN, and TNN) sites </w:t>
      </w:r>
      <m:oMath>
        <m:r>
          <w:rPr>
            <w:rFonts w:ascii="Cambria Math" w:hAnsi="Cambria Math"/>
          </w:rPr>
          <m:t>i</m:t>
        </m:r>
      </m:oMath>
      <w:r w:rsidRPr="00D734EE">
        <w:t xml:space="preserve"> and </w:t>
      </w:r>
      <m:oMath>
        <m:r>
          <w:rPr>
            <w:rFonts w:ascii="Cambria Math" w:hAnsi="Cambria Math"/>
          </w:rPr>
          <m:t>j</m:t>
        </m:r>
      </m:oMath>
      <w:r w:rsidRPr="00D734EE">
        <w:t xml:space="preserve">, respectively. We </w:t>
      </w:r>
      <w:r>
        <w:t>adopt</w:t>
      </w:r>
      <w:r w:rsidRPr="00D734EE">
        <w:t xml:space="preserve"> the following set of parameters </w:t>
      </w:r>
      <w:r>
        <w:t>according to</w:t>
      </w:r>
      <w:r w:rsidRPr="00D734EE">
        <w:t xml:space="preserve"> DFT </w:t>
      </w:r>
      <w:r>
        <w:t>calculations</w:t>
      </w:r>
      <w:hyperlink w:anchor="_ENREF_24" w:tooltip="Kim, 2021 #6" w:history="1">
        <w:r w:rsidR="00E42879" w:rsidRPr="002F64EF">
          <w:rPr>
            <w:vertAlign w:val="superscript"/>
          </w:rPr>
          <w:fldChar w:fldCharType="begin"/>
        </w:r>
        <w:r w:rsidR="00E42879">
          <w:rPr>
            <w:vertAlign w:val="superscript"/>
          </w:rPr>
          <w:instrText xml:space="preserve"> ADDIN EN.CITE &lt;EndNote&gt;&lt;Cite&gt;&lt;Author&gt;Kim&lt;/Author&gt;&lt;Year&gt;2021&lt;/Year&gt;&lt;RecNum&gt;6&lt;/RecNum&gt;&lt;DisplayText&gt;&lt;style face="superscript"&gt;24&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pages&gt;10114–10121&lt;/pages&gt;&lt;volume&gt;21&lt;/volume&gt;&lt;number&gt;23&lt;/number&gt;&lt;dates&gt;&lt;year&gt;2021&lt;/year&gt;&lt;/dates&gt;&lt;isbn&gt;1530-6984&lt;/isbn&gt;&lt;urls&gt;&lt;/urls&gt;&lt;/record&gt;&lt;/Cite&gt;&lt;/EndNote&gt;</w:instrText>
        </w:r>
        <w:r w:rsidR="00E42879" w:rsidRPr="002F64EF">
          <w:rPr>
            <w:vertAlign w:val="superscript"/>
          </w:rPr>
          <w:fldChar w:fldCharType="separate"/>
        </w:r>
        <w:r w:rsidR="00E42879" w:rsidRPr="002F64EF">
          <w:rPr>
            <w:noProof/>
            <w:vertAlign w:val="superscript"/>
          </w:rPr>
          <w:t>24</w:t>
        </w:r>
        <w:r w:rsidR="00E42879" w:rsidRPr="002F64EF">
          <w:rPr>
            <w:vertAlign w:val="superscript"/>
          </w:rPr>
          <w:fldChar w:fldCharType="end"/>
        </w:r>
      </w:hyperlink>
      <w:r w:rsidRPr="00D734EE">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 xml:space="preserve">=28 </m:t>
        </m:r>
        <m:r>
          <m:rPr>
            <m:sty m:val="p"/>
          </m:rPr>
          <w:rPr>
            <w:rFonts w:ascii="Cambria Math" w:hAnsi="Cambria Math"/>
          </w:rPr>
          <m:t xml:space="preserve">meV, </m:t>
        </m:r>
        <m:r>
          <w:rPr>
            <w:rFonts w:ascii="Cambria Math" w:hAnsi="Cambria Math"/>
          </w:rPr>
          <m:t xml:space="preserve">D=0.113 </m:t>
        </m:r>
        <m:r>
          <m:rPr>
            <m:sty m:val="p"/>
          </m:rPr>
          <w:rPr>
            <w:rFonts w:ascii="Cambria Math" w:hAnsi="Cambria Math"/>
          </w:rPr>
          <m:t>meV</m:t>
        </m:r>
        <m:r>
          <w:rPr>
            <w:rFonts w:ascii="Cambria Math" w:hAnsi="Cambria Math"/>
          </w:rPr>
          <m:t>.</m:t>
        </m:r>
      </m:oMath>
      <w:r>
        <w:t xml:space="preserve"> Here, anisotropy terms except single ion anisotropy (SIA) </w:t>
      </w:r>
      <m:oMath>
        <m:r>
          <w:rPr>
            <w:rFonts w:ascii="Cambria Math" w:hAnsi="Cambria Math"/>
          </w:rPr>
          <m:t>D</m:t>
        </m:r>
      </m:oMath>
      <w:r>
        <w:t xml:space="preserve"> are neglected after carefully considering the crystal field splitting of the Ni</w:t>
      </w:r>
      <w:r>
        <w:rPr>
          <w:vertAlign w:val="superscript"/>
        </w:rPr>
        <w:t>2+</w:t>
      </w:r>
      <w:r>
        <w:t xml:space="preserve"> ion and the crystal symmetry. Specifically, </w:t>
      </w:r>
      <m:oMath>
        <m:r>
          <w:rPr>
            <w:rFonts w:ascii="Cambria Math" w:hAnsi="Cambria Math"/>
          </w:rPr>
          <m:t>D</m:t>
        </m:r>
      </m:oMath>
      <w:r>
        <w:t xml:space="preserve"> is induced by spin-orbit-driven intermixing of the singlet ground state </w:t>
      </w:r>
      <m:oMath>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2</m:t>
            </m:r>
            <m:r>
              <w:rPr>
                <w:rFonts w:ascii="Cambria Math" w:hAnsi="Cambria Math" w:hint="eastAsia"/>
              </w:rPr>
              <m:t>g</m:t>
            </m:r>
          </m:sub>
        </m:sSub>
      </m:oMath>
      <w:r>
        <w:t xml:space="preserve"> and the excited state 3</w:t>
      </w:r>
      <m:oMath>
        <m:sSub>
          <m:sSubPr>
            <m:ctrlPr>
              <w:rPr>
                <w:rFonts w:ascii="Cambria Math" w:hAnsi="Cambria Math"/>
                <w:i/>
              </w:rPr>
            </m:ctrlPr>
          </m:sSubPr>
          <m:e>
            <m:r>
              <w:rPr>
                <w:rFonts w:ascii="Cambria Math" w:hAnsi="Cambria Math"/>
              </w:rPr>
              <m:t>T</m:t>
            </m:r>
          </m:e>
          <m:sub>
            <m:r>
              <w:rPr>
                <w:rFonts w:ascii="Cambria Math" w:hAnsi="Cambria Math"/>
              </w:rPr>
              <m:t>2g</m:t>
            </m:r>
          </m:sub>
        </m:sSub>
      </m:oMath>
      <w:r w:rsidR="002F64EF" w:rsidRPr="002F64EF">
        <w:fldChar w:fldCharType="begin"/>
      </w:r>
      <w:r w:rsidR="00E42879">
        <w:instrText xml:space="preserve"> ADDIN EN.CITE &lt;EndNote&gt;&lt;Cite&gt;&lt;Author&gt;Joy&lt;/Author&gt;&lt;Year&gt;1992&lt;/Year&gt;&lt;RecNum&gt;13&lt;/RecNum&gt;&lt;DisplayText&gt;&lt;style face="superscript"&gt;30,31&lt;/style&gt;&lt;/DisplayText&gt;&lt;record&gt;&lt;rec-number&gt;13&lt;/rec-number&gt;&lt;foreign-keys&gt;&lt;key app="EN" db-id="wdrafxsw69vtske5v9sx2t0zvvateta2pxtt" timestamp="1653288857"&gt;13&lt;/key&gt;&lt;/foreign-keys&gt;&lt;ref-type name="Journal Article"&gt;17&lt;/ref-type&gt;&lt;contributors&gt;&lt;authors&gt;&lt;author&gt;Joy, PA&lt;/author&gt;&lt;author&gt;Vasudevan, S&lt;/author&gt;&lt;/authors&gt;&lt;/contributors&gt;&lt;titles&gt;&lt;title&gt;&lt;style face="normal" font="default" size="100%"&gt;Magnetism in the layered transition-metal thiophosphates MPS&lt;/style&gt;&lt;style face="subscript" font="default" size="100%"&gt;3&lt;/style&gt;&lt;style face="normal" font="default" size="100%"&gt; (M= Mn, Fe, and Ni)&lt;/style&gt;&lt;/title&gt;&lt;secondary-title&gt;Physical Review B&lt;/secondary-title&gt;&lt;/titles&gt;&lt;periodical&gt;&lt;full-title&gt;Physical Review B&lt;/full-title&gt;&lt;/periodical&gt;&lt;pages&gt;5425&lt;/pages&gt;&lt;volume&gt;46&lt;/volume&gt;&lt;number&gt;9&lt;/number&gt;&lt;dates&gt;&lt;year&gt;1992&lt;/year&gt;&lt;/dates&gt;&lt;urls&gt;&lt;/urls&gt;&lt;/record&gt;&lt;/Cite&gt;&lt;Cite&gt;&lt;Author&gt;Afanasiev&lt;/Author&gt;&lt;Year&gt;2021&lt;/Year&gt;&lt;RecNum&gt;11&lt;/RecNum&gt;&lt;record&gt;&lt;rec-number&gt;11&lt;/rec-number&gt;&lt;foreign-keys&gt;&lt;key app="EN" db-id="wdrafxsw69vtske5v9sx2t0zvvateta2pxtt" timestamp="1653279188"&gt;11&lt;/key&gt;&lt;/foreign-keys&gt;&lt;ref-type name="Journal Article"&gt;17&lt;/ref-type&gt;&lt;contributors&gt;&lt;authors&gt;&lt;author&gt;Afanasiev, Dmytro&lt;/author&gt;&lt;author&gt;Hortensius, Jorrit R&lt;/author&gt;&lt;author&gt;Matthiesen, Mattias&lt;/author&gt;&lt;author&gt;Mañas-Valero, Samuel&lt;/author&gt;&lt;author&gt;Šiškins, Makars&lt;/author&gt;&lt;author&gt;Lee, Martin&lt;/author&gt;&lt;author&gt;Lesne, Edouard&lt;/author&gt;&lt;author&gt;van Der Zant, Herre SJ&lt;/author&gt;&lt;author&gt;Steeneken, Peter G&lt;/author&gt;&lt;author&gt;Ivanov, Boris A&lt;/author&gt;&lt;/authors&gt;&lt;/contributors&gt;&lt;titles&gt;&lt;title&gt;Controlling the anisotropy of a van der Waals antiferromagnet with light&lt;/title&gt;&lt;secondary-title&gt;Science Advances&lt;/secondary-title&gt;&lt;/titles&gt;&lt;periodical&gt;&lt;full-title&gt;Science Advances&lt;/full-title&gt;&lt;/periodical&gt;&lt;pages&gt;eabf3096&lt;/pages&gt;&lt;volume&gt;7&lt;/volume&gt;&lt;number&gt;23&lt;/number&gt;&lt;dates&gt;&lt;year&gt;2021&lt;/year&gt;&lt;/dates&gt;&lt;isbn&gt;2375-2548&lt;/isbn&gt;&lt;urls&gt;&lt;/urls&gt;&lt;/record&gt;&lt;/Cite&gt;&lt;/EndNote&gt;</w:instrText>
      </w:r>
      <w:r w:rsidR="002F64EF" w:rsidRPr="002F64EF">
        <w:fldChar w:fldCharType="separate"/>
      </w:r>
      <w:hyperlink w:anchor="_ENREF_30" w:tooltip="Joy, 1992 #13" w:history="1">
        <w:r w:rsidR="00E42879" w:rsidRPr="00E42879">
          <w:rPr>
            <w:noProof/>
            <w:vertAlign w:val="superscript"/>
          </w:rPr>
          <w:t>30</w:t>
        </w:r>
      </w:hyperlink>
      <w:r w:rsidR="00E42879" w:rsidRPr="00E42879">
        <w:rPr>
          <w:noProof/>
          <w:vertAlign w:val="superscript"/>
        </w:rPr>
        <w:t>,</w:t>
      </w:r>
      <w:hyperlink w:anchor="_ENREF_31" w:tooltip="Afanasiev, 2021 #11" w:history="1">
        <w:r w:rsidR="00E42879" w:rsidRPr="00E42879">
          <w:rPr>
            <w:noProof/>
            <w:vertAlign w:val="superscript"/>
          </w:rPr>
          <w:t>31</w:t>
        </w:r>
      </w:hyperlink>
      <w:r w:rsidR="002F64EF" w:rsidRPr="002F64EF">
        <w:fldChar w:fldCharType="end"/>
      </w:r>
      <w:r>
        <w:t xml:space="preserve">, while other SIA terms are forbidden by the </w:t>
      </w:r>
      <m:oMath>
        <m:sSub>
          <m:sSubPr>
            <m:ctrlPr>
              <w:rPr>
                <w:rFonts w:ascii="Cambria Math" w:hAnsi="Cambria Math"/>
                <w:i/>
              </w:rPr>
            </m:ctrlPr>
          </m:sSubPr>
          <m:e>
            <m:r>
              <w:rPr>
                <w:rFonts w:ascii="Cambria Math" w:hAnsi="Cambria Math"/>
              </w:rPr>
              <m:t>D</m:t>
            </m:r>
          </m:e>
          <m:sub>
            <m:r>
              <w:rPr>
                <w:rFonts w:ascii="Cambria Math" w:hAnsi="Cambria Math"/>
              </w:rPr>
              <m:t>3d</m:t>
            </m:r>
          </m:sub>
        </m:sSub>
      </m:oMath>
      <w:r>
        <w:t xml:space="preserve"> symmetry. The secondary anisotropy, the Dzyaloshinsk</w:t>
      </w:r>
      <w:r w:rsidR="009A5A89">
        <w:t>ii</w:t>
      </w:r>
      <w:r>
        <w:t xml:space="preserve">-Moriya exchange interaction, is forbidden by spin inversion symmetry between NN and TNN sites and is estimated to be smaller than </w:t>
      </w:r>
      <m:oMath>
        <m:r>
          <w:rPr>
            <w:rFonts w:ascii="Cambria Math" w:hAnsi="Cambria Math"/>
          </w:rPr>
          <m:t xml:space="preserve">0.01 </m:t>
        </m:r>
        <m:r>
          <m:rPr>
            <m:sty m:val="p"/>
          </m:rPr>
          <w:rPr>
            <w:rFonts w:ascii="Cambria Math" w:hAnsi="Cambria Math"/>
          </w:rPr>
          <m:t>meV</m:t>
        </m:r>
      </m:oMath>
      <w:r>
        <w:t xml:space="preserve"> between NNN sites</w:t>
      </w:r>
      <w:hyperlink w:anchor="_ENREF_32" w:tooltip="Yosida, 1996 #52" w:history="1">
        <w:r w:rsidR="00E42879">
          <w:fldChar w:fldCharType="begin"/>
        </w:r>
        <w:r w:rsidR="00E42879">
          <w:instrText xml:space="preserve"> ADDIN EN.CITE &lt;EndNote&gt;&lt;Cite&gt;&lt;Author&gt;Yosida&lt;/Author&gt;&lt;Year&gt;1996&lt;/Year&gt;&lt;RecNum&gt;52&lt;/RecNum&gt;&lt;DisplayText&gt;&lt;style face="superscript"&gt;32&lt;/style&gt;&lt;/DisplayText&gt;&lt;record&gt;&lt;rec-number&gt;52&lt;/rec-number&gt;&lt;foreign-keys&gt;&lt;key app="EN" db-id="wdrafxsw69vtske5v9sx2t0zvvateta2pxtt" timestamp="1670583938"&gt;52&lt;/key&gt;&lt;/foreign-keys&gt;&lt;ref-type name="Book"&gt;6&lt;/ref-type&gt;&lt;contributors&gt;&lt;authors&gt;&lt;author&gt;Yosida, Kei&lt;/author&gt;&lt;author&gt;Mattis, Daniel Charles&lt;/author&gt;&lt;author&gt;Yosida, Kosaku&lt;/author&gt;&lt;/authors&gt;&lt;/contributors&gt;&lt;titles&gt;&lt;title&gt;Theory of magnetism.: edition en anglais&lt;/title&gt;&lt;/titles&gt;&lt;volume&gt;122&lt;/volume&gt;&lt;dates&gt;&lt;year&gt;1996&lt;/year&gt;&lt;/dates&gt;&lt;publisher&gt;Springer Science &amp;amp; Business Media&lt;/publisher&gt;&lt;isbn&gt;3540606513&lt;/isbn&gt;&lt;urls&gt;&lt;/urls&gt;&lt;/record&gt;&lt;/Cite&gt;&lt;/EndNote&gt;</w:instrText>
        </w:r>
        <w:r w:rsidR="00E42879">
          <w:fldChar w:fldCharType="separate"/>
        </w:r>
        <w:r w:rsidR="00E42879" w:rsidRPr="00E42879">
          <w:rPr>
            <w:noProof/>
            <w:vertAlign w:val="superscript"/>
          </w:rPr>
          <w:t>32</w:t>
        </w:r>
        <w:r w:rsidR="00E42879">
          <w:fldChar w:fldCharType="end"/>
        </w:r>
      </w:hyperlink>
      <w:r>
        <w:t>.</w:t>
      </w:r>
    </w:p>
    <w:p w14:paraId="08905F1C" w14:textId="59BE9C92" w:rsidR="001A00FF" w:rsidRPr="00D734EE" w:rsidRDefault="001A00FF" w:rsidP="006253FB">
      <w:pPr>
        <w:spacing w:line="360" w:lineRule="auto"/>
      </w:pPr>
      <w:r>
        <w:t xml:space="preserve">  </w:t>
      </w:r>
      <w:r w:rsidRPr="00D734EE">
        <w:t>To investigate the low-temperature magnetic order of the</w:t>
      </w:r>
      <w:r>
        <w:t xml:space="preserve"> </w:t>
      </w:r>
      <w:r w:rsidRPr="00E001AF">
        <w:rPr>
          <w:i/>
        </w:rPr>
        <w:t>J</w:t>
      </w:r>
      <w:r w:rsidRPr="00E001AF">
        <w:rPr>
          <w:vertAlign w:val="subscript"/>
        </w:rPr>
        <w:t>1</w:t>
      </w:r>
      <w:r>
        <w:t>-</w:t>
      </w:r>
      <w:r w:rsidRPr="00E001AF">
        <w:rPr>
          <w:i/>
        </w:rPr>
        <w:t>J</w:t>
      </w:r>
      <w:r w:rsidRPr="00E001AF">
        <w:rPr>
          <w:vertAlign w:val="subscript"/>
        </w:rPr>
        <w:t>2</w:t>
      </w:r>
      <w:r>
        <w:t>-</w:t>
      </w:r>
      <w:r w:rsidRPr="00E001AF">
        <w:rPr>
          <w:i/>
        </w:rPr>
        <w:t>J</w:t>
      </w:r>
      <w:r w:rsidRPr="00E001AF">
        <w:rPr>
          <w:vertAlign w:val="subscript"/>
        </w:rPr>
        <w:t>3</w:t>
      </w:r>
      <w:r>
        <w:t>-</w:t>
      </w:r>
      <w:r w:rsidRPr="00E001AF">
        <w:rPr>
          <w:i/>
        </w:rPr>
        <w:t>D</w:t>
      </w:r>
      <w:r>
        <w:t xml:space="preserve"> </w:t>
      </w:r>
      <w:r w:rsidRPr="00D734EE">
        <w:t xml:space="preserve">model, we implement a large-scale </w:t>
      </w:r>
      <w:bookmarkStart w:id="25" w:name="_Hlk106994464"/>
      <w:r w:rsidRPr="00D734EE">
        <w:t>density matrix renormalization group (DMRG)</w:t>
      </w:r>
      <w:bookmarkEnd w:id="25"/>
      <w:r w:rsidRPr="00D734EE">
        <w:t xml:space="preserve"> calculation to find the ground state properties. We show the spin order</w:t>
      </w:r>
      <w:r>
        <w:t xml:space="preserve"> in the ground state</w:t>
      </w:r>
      <w:r w:rsidRPr="00D734EE">
        <w:t xml:space="preserve"> on a so-called </w:t>
      </w:r>
      <w:commentRangeStart w:id="26"/>
      <w:r w:rsidRPr="00F1011B">
        <w:rPr>
          <w:color w:val="000000" w:themeColor="text1"/>
          <w:highlight w:val="yellow"/>
          <w:rPrChange w:id="27" w:author="Xiong Qihua" w:date="2022-12-15T23:34:00Z">
            <w:rPr>
              <w:color w:val="000000" w:themeColor="text1"/>
            </w:rPr>
          </w:rPrChange>
        </w:rPr>
        <w:t>X</w:t>
      </w:r>
      <w:r w:rsidRPr="00F1011B">
        <w:rPr>
          <w:highlight w:val="yellow"/>
          <w:rPrChange w:id="28" w:author="Xiong Qihua" w:date="2022-12-15T23:34:00Z">
            <w:rPr/>
          </w:rPrChange>
        </w:rPr>
        <w:t>C6-cylinder</w:t>
      </w:r>
      <w:r w:rsidRPr="00D734EE">
        <w:t xml:space="preserve"> </w:t>
      </w:r>
      <w:commentRangeEnd w:id="26"/>
      <w:r w:rsidR="008B1E34">
        <w:rPr>
          <w:rStyle w:val="CommentReference"/>
        </w:rPr>
        <w:commentReference w:id="26"/>
      </w:r>
      <w:r w:rsidRPr="00D734EE">
        <w:t xml:space="preserve">in Fig. 4a and </w:t>
      </w:r>
      <w:ins w:id="29" w:author="Xiong Qihua" w:date="2022-12-15T23:16:00Z">
        <w:r w:rsidR="00D175F4">
          <w:t>4</w:t>
        </w:r>
      </w:ins>
      <w:r w:rsidRPr="00D734EE">
        <w:t xml:space="preserve">b. The length of the red and blue arrows in Fig. 4a is proportional to the amplitude of the spin-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x</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y</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y</m:t>
            </m:r>
          </m:sup>
        </m:sSubSup>
        <m:r>
          <m:rPr>
            <m:sty m:val="p"/>
          </m:rPr>
          <w:rPr>
            <w:rFonts w:ascii="Cambria Math" w:hAnsi="Cambria Math"/>
          </w:rPr>
          <m:t>⟩</m:t>
        </m:r>
      </m:oMath>
      <w:r w:rsidRPr="00D734EE">
        <w:t xml:space="preserve">. Referred from a central site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D734EE">
        <w:t xml:space="preserve">, which is marked as a purple cross in Fig. 4a, </w:t>
      </w:r>
      <w:r w:rsidR="006779FC">
        <w:t xml:space="preserve">the </w:t>
      </w:r>
      <w:r w:rsidRPr="00D734EE">
        <w:t xml:space="preserve">in-plane spin 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oMath>
      <w:r w:rsidRPr="00D734EE">
        <w:t xml:space="preserve"> show</w:t>
      </w:r>
      <w:r w:rsidR="006779FC">
        <w:t>s</w:t>
      </w:r>
      <w:r w:rsidRPr="00D734EE">
        <w:t xml:space="preserve"> a long-range zig-zag antiferromagnetic order along the </w:t>
      </w:r>
      <w:commentRangeStart w:id="30"/>
      <w:r>
        <w:t>ru</w:t>
      </w:r>
      <w:ins w:id="31" w:author="Xiong Qihua" w:date="2022-12-15T23:17:00Z">
        <w:r w:rsidR="00D213C9">
          <w:t>i</w:t>
        </w:r>
      </w:ins>
      <w:r>
        <w:t>ng</w:t>
      </w:r>
      <w:commentRangeEnd w:id="30"/>
      <w:r w:rsidR="001E1BE3">
        <w:rPr>
          <w:rStyle w:val="CommentReference"/>
        </w:rPr>
        <w:commentReference w:id="30"/>
      </w:r>
      <w:r w:rsidRPr="00D734EE">
        <w:t xml:space="preserve"> of the </w:t>
      </w:r>
      <w:r w:rsidRPr="00D734EE">
        <w:rPr>
          <w:color w:val="000000" w:themeColor="text1"/>
        </w:rPr>
        <w:t>cylinder (</w:t>
      </w:r>
      <m:oMath>
        <m:r>
          <w:rPr>
            <w:rFonts w:ascii="Cambria Math" w:hAnsi="Cambria Math"/>
            <w:color w:val="000000" w:themeColor="text1"/>
          </w:rPr>
          <m:t>x</m:t>
        </m:r>
      </m:oMath>
      <w:r w:rsidRPr="00D734EE">
        <w:rPr>
          <w:color w:val="000000" w:themeColor="text1"/>
        </w:rPr>
        <w:t xml:space="preserve">-direction), </w:t>
      </w:r>
      <w:r w:rsidRPr="00D734EE">
        <w:t xml:space="preserve">indicating an easy-plane spin orientation, </w:t>
      </w:r>
      <w:proofErr w:type="gramStart"/>
      <w:r w:rsidRPr="00D734EE">
        <w:rPr>
          <w:i/>
        </w:rPr>
        <w:t>i.e.</w:t>
      </w:r>
      <w:proofErr w:type="gramEnd"/>
      <w:r w:rsidRPr="00D734EE">
        <w:t xml:space="preserve"> </w:t>
      </w:r>
      <w:r w:rsidRPr="00D734EE">
        <w:rPr>
          <w:rFonts w:hint="eastAsia"/>
        </w:rPr>
        <w:t>mon</w:t>
      </w:r>
      <w:r w:rsidRPr="00D734EE">
        <w:t>olayer NiPS</w:t>
      </w:r>
      <w:r w:rsidRPr="00D734EE">
        <w:rPr>
          <w:vertAlign w:val="subscript"/>
        </w:rPr>
        <w:t>3</w:t>
      </w:r>
      <w:r w:rsidRPr="00D734EE">
        <w:t xml:space="preserve"> can be </w:t>
      </w:r>
      <w:r>
        <w:t>effectively described</w:t>
      </w:r>
      <w:r w:rsidRPr="00D734EE">
        <w:t xml:space="preserve"> </w:t>
      </w:r>
      <w:r>
        <w:t>by</w:t>
      </w:r>
      <w:r w:rsidRPr="00D734EE">
        <w:t xml:space="preserve"> XY-</w:t>
      </w:r>
      <w:r>
        <w:t xml:space="preserve">type spin </w:t>
      </w:r>
      <w:r w:rsidRPr="00D734EE">
        <w:t xml:space="preserve">model. Figure 4b shows the sublattice spin structure factor </w:t>
      </w:r>
      <m:oMath>
        <m:sSub>
          <m:sSubPr>
            <m:ctrlPr>
              <w:rPr>
                <w:rFonts w:ascii="Cambria Math" w:hAnsi="Cambria Math"/>
                <w:i/>
              </w:rPr>
            </m:ctrlPr>
          </m:sSubPr>
          <m:e>
            <m:r>
              <w:rPr>
                <w:rFonts w:ascii="Cambria Math" w:hAnsi="Cambria Math"/>
              </w:rPr>
              <m:t>S</m:t>
            </m:r>
          </m:e>
          <m:sub>
            <m:r>
              <w:rPr>
                <w:rFonts w:ascii="Cambria Math" w:hAnsi="Cambria Math"/>
              </w:rPr>
              <m:t>AA</m:t>
            </m:r>
          </m:sub>
        </m:sSub>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nary>
          <m:naryPr>
            <m:chr m:val="∑"/>
            <m:supHide m:val="1"/>
            <m:ctrlPr>
              <w:rPr>
                <w:rFonts w:ascii="Cambria Math" w:hAnsi="Cambria Math"/>
                <w:i/>
              </w:rPr>
            </m:ctrlPr>
          </m:naryPr>
          <m:sub>
            <m:r>
              <w:rPr>
                <w:rFonts w:ascii="Cambria Math" w:hAnsi="Cambria Math"/>
              </w:rPr>
              <m:t>i∈A, j∈A</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sSup>
              <m:sSupPr>
                <m:ctrlPr>
                  <w:rPr>
                    <w:rFonts w:ascii="Cambria Math" w:hAnsi="Cambria Math"/>
                    <w:i/>
                  </w:rPr>
                </m:ctrlPr>
              </m:sSupPr>
              <m:e>
                <m:r>
                  <w:rPr>
                    <w:rFonts w:ascii="Cambria Math" w:hAnsi="Cambria Math"/>
                  </w:rPr>
                  <m:t>e</m:t>
                </m:r>
              </m:e>
              <m:sup>
                <m:r>
                  <w:rPr>
                    <w:rFonts w:ascii="Cambria Math" w:hAnsi="Cambria Math"/>
                  </w:rPr>
                  <m:t>i q⋅(</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up>
            </m:sSup>
          </m:e>
        </m:nary>
      </m:oMath>
      <w:r w:rsidRPr="00D734EE">
        <w:t xml:space="preserve">. </w:t>
      </w:r>
      <w:r w:rsidRPr="00D734EE">
        <w:lastRenderedPageBreak/>
        <w:t xml:space="preserve">The sole peak around </w:t>
      </w:r>
      <m:oMath>
        <m:r>
          <w:rPr>
            <w:rFonts w:ascii="Cambria Math" w:hAnsi="Cambria Math"/>
          </w:rPr>
          <m:t>M</m:t>
        </m:r>
      </m:oMath>
      <w:r w:rsidRPr="00D734EE">
        <w:t xml:space="preserve"> point as shown in Fig. 4b confirms the zig-zag order at zero temperature and gives the value of the magnetic moment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73</m:t>
        </m:r>
      </m:oMath>
      <w:ins w:id="32" w:author="王 昊昕" w:date="2022-12-16T19:47:00Z">
        <w:r w:rsidR="00F43D2C">
          <w:t>.</w:t>
        </w:r>
      </w:ins>
      <w:del w:id="33" w:author="王 昊昕" w:date="2022-12-16T19:47:00Z">
        <w:r w:rsidRPr="00D734EE" w:rsidDel="00F43D2C">
          <w:delText>,</w:delText>
        </w:r>
      </w:del>
      <w:r w:rsidRPr="00D734EE">
        <w:t xml:space="preserve"> </w:t>
      </w:r>
      <w:del w:id="34" w:author="王 昊昕" w:date="2022-12-16T19:47:00Z">
        <w:r w:rsidRPr="00D734EE" w:rsidDel="00F43D2C">
          <w:delText xml:space="preserve">which is close to our spin-wave prediction </w:delText>
        </w:r>
      </w:del>
      <m:oMath>
        <m:sSub>
          <m:sSubPr>
            <m:ctrlPr>
              <w:del w:id="35" w:author="王 昊昕" w:date="2022-12-16T19:47:00Z">
                <w:rPr>
                  <w:rFonts w:ascii="Cambria Math" w:hAnsi="Cambria Math"/>
                </w:rPr>
              </w:del>
            </m:ctrlPr>
          </m:sSubPr>
          <m:e>
            <m:r>
              <w:del w:id="36" w:author="王 昊昕" w:date="2022-12-16T19:47:00Z">
                <w:rPr>
                  <w:rFonts w:ascii="Cambria Math" w:hAnsi="Cambria Math"/>
                </w:rPr>
                <m:t>m</m:t>
              </w:del>
            </m:r>
          </m:e>
          <m:sub>
            <m:r>
              <w:del w:id="37" w:author="王 昊昕" w:date="2022-12-16T19:47:00Z">
                <w:rPr>
                  <w:rFonts w:ascii="Cambria Math" w:hAnsi="Cambria Math"/>
                </w:rPr>
                <m:t>s</m:t>
              </w:del>
            </m:r>
          </m:sub>
        </m:sSub>
        <m:r>
          <w:del w:id="38" w:author="王 昊昕" w:date="2022-12-16T19:47:00Z">
            <m:rPr>
              <m:sty m:val="p"/>
            </m:rPr>
            <w:rPr>
              <w:rFonts w:ascii="Cambria Math" w:hAnsi="Cambria Math"/>
            </w:rPr>
            <m:t>=0.78</m:t>
          </w:del>
        </m:r>
      </m:oMath>
      <w:del w:id="39" w:author="王 昊昕" w:date="2022-12-16T19:47:00Z">
        <w:r w:rsidDel="00F43D2C">
          <w:rPr>
            <w:rFonts w:hint="eastAsia"/>
          </w:rPr>
          <w:delText>.</w:delText>
        </w:r>
        <w:r w:rsidDel="00F43D2C">
          <w:delText xml:space="preserve"> </w:delText>
        </w:r>
      </w:del>
      <w:r w:rsidRPr="00D734EE">
        <w:t>In addition, we</w:t>
      </w:r>
      <w:ins w:id="40" w:author="王 昊昕" w:date="2022-12-16T12:21:00Z">
        <w:r w:rsidR="00EA2833">
          <w:t xml:space="preserve"> also</w:t>
        </w:r>
      </w:ins>
      <w:r w:rsidRPr="00D734EE">
        <w:t xml:space="preserve"> explore</w:t>
      </w:r>
      <w:del w:id="41" w:author="王 昊昕" w:date="2022-12-16T12:21:00Z">
        <w:r w:rsidDel="00EA2833">
          <w:delText>d</w:delText>
        </w:r>
      </w:del>
      <w:r w:rsidRPr="00D734EE">
        <w:t xml:space="preserve"> the magnetic order on</w:t>
      </w:r>
      <w:ins w:id="42" w:author="王 昊昕" w:date="2022-12-16T13:38:00Z">
        <w:r w:rsidR="008B1E34">
          <w:t xml:space="preserve"> </w:t>
        </w:r>
      </w:ins>
      <w:ins w:id="43" w:author="王 昊昕" w:date="2022-12-16T18:15:00Z">
        <w:r w:rsidR="00B83DC4">
          <w:t xml:space="preserve">a </w:t>
        </w:r>
      </w:ins>
      <w:ins w:id="44" w:author="王 昊昕" w:date="2022-12-16T13:38:00Z">
        <w:r w:rsidR="008B1E34">
          <w:t>different geometry</w:t>
        </w:r>
      </w:ins>
      <w:r w:rsidRPr="00D734EE">
        <w:t xml:space="preserve"> </w:t>
      </w:r>
      <w:r w:rsidRPr="00F1011B">
        <w:rPr>
          <w:highlight w:val="yellow"/>
          <w:rPrChange w:id="45" w:author="Xiong Qihua" w:date="2022-12-15T23:34:00Z">
            <w:rPr/>
          </w:rPrChange>
        </w:rPr>
        <w:t>YC</w:t>
      </w:r>
      <w:ins w:id="46" w:author="王 昊昕" w:date="2022-12-16T12:23:00Z">
        <w:r w:rsidR="00EA2833">
          <w:rPr>
            <w:highlight w:val="yellow"/>
          </w:rPr>
          <w:t>6</w:t>
        </w:r>
      </w:ins>
      <w:r w:rsidRPr="00F1011B">
        <w:rPr>
          <w:highlight w:val="yellow"/>
          <w:rPrChange w:id="47" w:author="Xiong Qihua" w:date="2022-12-15T23:34:00Z">
            <w:rPr/>
          </w:rPrChange>
        </w:rPr>
        <w:t>-cylinder</w:t>
      </w:r>
      <w:r w:rsidRPr="00D734EE">
        <w:t xml:space="preserve"> which exhibit</w:t>
      </w:r>
      <w:r>
        <w:t>s</w:t>
      </w:r>
      <w:r w:rsidRPr="00D734EE">
        <w:t xml:space="preserve"> </w:t>
      </w:r>
      <w:r>
        <w:t>the same</w:t>
      </w:r>
      <w:r w:rsidRPr="00D734EE">
        <w:t xml:space="preserve"> zig-zag order (see details in Supporting </w:t>
      </w:r>
      <w:commentRangeStart w:id="48"/>
      <w:r w:rsidRPr="00D734EE">
        <w:t>Information</w:t>
      </w:r>
      <w:commentRangeEnd w:id="48"/>
      <w:r w:rsidR="00F1011B">
        <w:rPr>
          <w:rStyle w:val="CommentReference"/>
        </w:rPr>
        <w:commentReference w:id="48"/>
      </w:r>
      <w:r w:rsidRPr="00D734EE">
        <w:t>).</w:t>
      </w:r>
    </w:p>
    <w:p w14:paraId="259D6A39" w14:textId="0F43B24B" w:rsidR="001A00FF" w:rsidRPr="00B82704" w:rsidRDefault="00CF037B" w:rsidP="00B82704">
      <w:pPr>
        <w:spacing w:line="360" w:lineRule="auto"/>
        <w:ind w:firstLine="420"/>
      </w:pPr>
      <w:ins w:id="49" w:author="王 昊昕" w:date="2022-12-16T18:04:00Z">
        <w:r w:rsidRPr="00CF037B">
          <w:t xml:space="preserve">A 2D model with continuous </w:t>
        </w:r>
        <w:proofErr w:type="gramStart"/>
        <w:r w:rsidRPr="00CF037B">
          <w:t>U(</w:t>
        </w:r>
        <w:proofErr w:type="gramEnd"/>
        <w:r w:rsidRPr="00CF037B">
          <w:t xml:space="preserve">1) spin rotational symmetry, according to the Mermin-Wagner theorem, forbids long-range magnetic order at finite temperature but allows for </w:t>
        </w:r>
      </w:ins>
      <w:ins w:id="50" w:author="王 昊昕" w:date="2022-12-16T18:05:00Z">
        <w:r>
          <w:t>quasi-long-range order</w:t>
        </w:r>
      </w:ins>
      <w:ins w:id="51" w:author="王 昊昕" w:date="2022-12-16T18:04:00Z">
        <w:r w:rsidRPr="00CF037B">
          <w:t>. </w:t>
        </w:r>
      </w:ins>
      <w:del w:id="52" w:author="王 昊昕" w:date="2022-12-16T18:04:00Z">
        <w:r w:rsidR="001A00FF" w:rsidRPr="00D734EE" w:rsidDel="00CF037B">
          <w:delText xml:space="preserve">According to the Mermin-Wagner theorem, a </w:delText>
        </w:r>
        <w:r w:rsidR="001A00FF" w:rsidDel="00CF037B">
          <w:delText>2D</w:delText>
        </w:r>
        <w:r w:rsidR="001A00FF" w:rsidRPr="00D734EE" w:rsidDel="00CF037B">
          <w:delText xml:space="preserve"> model with </w:delText>
        </w:r>
        <w:r w:rsidR="001A00FF" w:rsidDel="00CF037B">
          <w:delText xml:space="preserve">continuous </w:delText>
        </w:r>
        <w:r w:rsidR="001A00FF" w:rsidRPr="00D734EE" w:rsidDel="00CF037B">
          <w:delText>U(1)</w:delText>
        </w:r>
        <w:r w:rsidR="001A00FF" w:rsidDel="00CF037B">
          <w:delText xml:space="preserve"> spin rotational</w:delText>
        </w:r>
        <w:r w:rsidR="001A00FF" w:rsidRPr="00D734EE" w:rsidDel="00CF037B">
          <w:delText xml:space="preserve"> symmetry forbids long-range magnetic order at finite temperature but leaves the possibility of </w:delText>
        </w:r>
        <w:r w:rsidR="001A00FF" w:rsidDel="00CF037B">
          <w:delText>a</w:delText>
        </w:r>
        <w:r w:rsidR="001A00FF" w:rsidRPr="00D734EE" w:rsidDel="00CF037B">
          <w:delText xml:space="preserve"> BKT</w:delText>
        </w:r>
        <w:r w:rsidR="006779FC" w:rsidDel="00CF037B">
          <w:delText>-</w:delText>
        </w:r>
        <w:r w:rsidR="001A00FF" w:rsidRPr="00D734EE" w:rsidDel="00CF037B">
          <w:delText xml:space="preserve">transition. </w:delText>
        </w:r>
      </w:del>
      <w:del w:id="53" w:author="王 昊昕" w:date="2022-12-16T18:19:00Z">
        <w:r w:rsidR="001A00FF" w:rsidDel="00B83DC4">
          <w:delText>Moreover,</w:delText>
        </w:r>
        <w:r w:rsidR="001A00FF" w:rsidRPr="00D734EE" w:rsidDel="00B83DC4">
          <w:delText xml:space="preserve"> magnon excitations</w:delText>
        </w:r>
        <w:r w:rsidR="001A00FF" w:rsidDel="00B83DC4">
          <w:delText xml:space="preserve"> in systems with </w:delText>
        </w:r>
      </w:del>
      <w:del w:id="54" w:author="王 昊昕" w:date="2022-12-16T18:05:00Z">
        <w:r w:rsidR="001A00FF" w:rsidDel="00CF037B">
          <w:delText>quasi-long-range</w:delText>
        </w:r>
        <w:r w:rsidR="001A00FF" w:rsidRPr="00D734EE" w:rsidDel="00CF037B">
          <w:delText xml:space="preserve"> </w:delText>
        </w:r>
        <w:r w:rsidR="001A00FF" w:rsidDel="00CF037B">
          <w:delText>order</w:delText>
        </w:r>
      </w:del>
      <w:del w:id="55" w:author="王 昊昕" w:date="2022-12-16T18:19:00Z">
        <w:r w:rsidR="001A00FF" w:rsidDel="00B83DC4">
          <w:delText xml:space="preserve"> </w:delText>
        </w:r>
        <w:r w:rsidR="001A00FF" w:rsidRPr="00D734EE" w:rsidDel="00B83DC4">
          <w:delText xml:space="preserve">can still be probed by the Raman spectroscopy. </w:delText>
        </w:r>
      </w:del>
      <w:r w:rsidR="001A00FF" w:rsidRPr="00D734EE">
        <w:t xml:space="preserve">To justify the possibility of the </w:t>
      </w:r>
      <w:del w:id="56" w:author="王 昊昕" w:date="2022-12-16T18:19:00Z">
        <w:r w:rsidR="001A00FF" w:rsidRPr="00D734EE" w:rsidDel="00B83DC4">
          <w:delText xml:space="preserve">XY </w:delText>
        </w:r>
      </w:del>
      <w:ins w:id="57" w:author="王 昊昕" w:date="2022-12-16T18:19:00Z">
        <w:r w:rsidR="00B83DC4">
          <w:t>BKT</w:t>
        </w:r>
        <w:r w:rsidR="00B83DC4" w:rsidRPr="00D734EE">
          <w:t xml:space="preserve"> </w:t>
        </w:r>
      </w:ins>
      <w:r w:rsidR="001A00FF" w:rsidRPr="00D734EE">
        <w:t>phase transition, we simulate the</w:t>
      </w:r>
      <w:r w:rsidR="001A00FF" w:rsidRPr="001F0745">
        <w:rPr>
          <w:i/>
        </w:rPr>
        <w:t xml:space="preserve"> </w:t>
      </w:r>
      <w:r w:rsidR="001A00FF" w:rsidRPr="008562C5">
        <w:rPr>
          <w:i/>
        </w:rPr>
        <w:t>J</w:t>
      </w:r>
      <w:r w:rsidR="001A00FF" w:rsidRPr="008562C5">
        <w:rPr>
          <w:vertAlign w:val="subscript"/>
        </w:rPr>
        <w:t>1</w:t>
      </w:r>
      <w:r w:rsidR="001A00FF">
        <w:t>-</w:t>
      </w:r>
      <w:r w:rsidR="001A00FF" w:rsidRPr="008562C5">
        <w:rPr>
          <w:i/>
        </w:rPr>
        <w:t>J</w:t>
      </w:r>
      <w:r w:rsidR="001A00FF" w:rsidRPr="008562C5">
        <w:rPr>
          <w:vertAlign w:val="subscript"/>
        </w:rPr>
        <w:t>2</w:t>
      </w:r>
      <w:r w:rsidR="001A00FF">
        <w:t>-</w:t>
      </w:r>
      <w:r w:rsidR="001A00FF" w:rsidRPr="008562C5">
        <w:rPr>
          <w:i/>
        </w:rPr>
        <w:t>J</w:t>
      </w:r>
      <w:r w:rsidR="001A00FF" w:rsidRPr="008562C5">
        <w:rPr>
          <w:vertAlign w:val="subscript"/>
        </w:rPr>
        <w:t>3</w:t>
      </w:r>
      <w:r w:rsidR="001A00FF">
        <w:t>-</w:t>
      </w:r>
      <w:r w:rsidR="001A00FF" w:rsidRPr="008562C5">
        <w:rPr>
          <w:i/>
        </w:rPr>
        <w:t>D</w:t>
      </w:r>
      <w:r w:rsidR="001A00FF" w:rsidRPr="00D734EE">
        <w:t xml:space="preserve"> model</w:t>
      </w:r>
      <w:r w:rsidR="001A00FF">
        <w:t xml:space="preserve"> of classical spins</w:t>
      </w:r>
      <w:r w:rsidR="001A00FF" w:rsidRPr="00D734EE">
        <w:t xml:space="preserve"> based on the Monte</w:t>
      </w:r>
      <w:r w:rsidR="001A00FF">
        <w:t>-</w:t>
      </w:r>
      <w:r w:rsidR="001A00FF" w:rsidRPr="00D734EE">
        <w:t>Carlo method and determine the phase transition temperature by spin stiffness.</w:t>
      </w:r>
      <w:ins w:id="58" w:author="王 昊昕" w:date="2022-12-16T12:07:00Z">
        <w:r w:rsidR="002E43C1">
          <w:t xml:space="preserve"> The geometry</w:t>
        </w:r>
      </w:ins>
      <w:ins w:id="59" w:author="王 昊昕" w:date="2022-12-16T12:08:00Z">
        <w:r w:rsidR="002E43C1">
          <w:t xml:space="preserve"> </w:t>
        </w:r>
      </w:ins>
      <w:ins w:id="60" w:author="王 昊昕" w:date="2022-12-16T12:22:00Z">
        <w:r w:rsidR="00EA2833">
          <w:t>in</w:t>
        </w:r>
      </w:ins>
      <w:ins w:id="61" w:author="王 昊昕" w:date="2022-12-16T12:08:00Z">
        <w:r w:rsidR="002E43C1">
          <w:t xml:space="preserve"> the simulation</w:t>
        </w:r>
      </w:ins>
      <w:ins w:id="62" w:author="王 昊昕" w:date="2022-12-16T12:07:00Z">
        <w:r w:rsidR="002E43C1">
          <w:t xml:space="preserve"> </w:t>
        </w:r>
      </w:ins>
      <w:ins w:id="63" w:author="王 昊昕" w:date="2022-12-16T12:08:00Z">
        <w:r w:rsidR="002E43C1">
          <w:t xml:space="preserve">is torus with site number </w:t>
        </w:r>
      </w:ins>
      <m:oMath>
        <m:r>
          <w:ins w:id="64" w:author="王 昊昕" w:date="2022-12-16T12:08:00Z">
            <w:rPr>
              <w:rFonts w:ascii="Cambria Math" w:hAnsi="Cambria Math"/>
            </w:rPr>
            <m:t>L×L×2</m:t>
          </w:ins>
        </m:r>
      </m:oMath>
      <w:ins w:id="65" w:author="王 昊昕" w:date="2022-12-16T12:08:00Z">
        <w:r w:rsidR="002E43C1">
          <w:t xml:space="preserve">, </w:t>
        </w:r>
      </w:ins>
      <w:ins w:id="66" w:author="王 昊昕" w:date="2022-12-16T12:22:00Z">
        <w:r w:rsidR="00EA2833">
          <w:t>where</w:t>
        </w:r>
      </w:ins>
      <w:ins w:id="67" w:author="王 昊昕" w:date="2022-12-16T12:08:00Z">
        <w:r w:rsidR="002E43C1">
          <w:t xml:space="preserve"> </w:t>
        </w:r>
      </w:ins>
      <m:oMath>
        <m:r>
          <w:ins w:id="68" w:author="王 昊昕" w:date="2022-12-16T12:09:00Z">
            <w:rPr>
              <w:rFonts w:ascii="Cambria Math" w:hAnsi="Cambria Math"/>
            </w:rPr>
            <m:t>L</m:t>
          </w:ins>
        </m:r>
      </m:oMath>
      <w:ins w:id="69" w:author="王 昊昕" w:date="2022-12-16T12:09:00Z">
        <w:r w:rsidR="002E43C1">
          <w:t xml:space="preserve"> </w:t>
        </w:r>
      </w:ins>
      <w:ins w:id="70" w:author="王 昊昕" w:date="2022-12-16T12:22:00Z">
        <w:r w:rsidR="00EA2833">
          <w:t xml:space="preserve">is </w:t>
        </w:r>
      </w:ins>
      <w:ins w:id="71" w:author="王 昊昕" w:date="2022-12-16T12:09:00Z">
        <w:r w:rsidR="002E43C1">
          <w:t>the linear size.</w:t>
        </w:r>
      </w:ins>
      <w:ins w:id="72" w:author="王 昊昕" w:date="2022-12-16T18:25:00Z">
        <w:r w:rsidR="00B82704">
          <w:t xml:space="preserve"> </w:t>
        </w:r>
        <w:r w:rsidR="00B82704">
          <w:t xml:space="preserve">The BKT transition is determined by the temperature </w:t>
        </w:r>
      </w:ins>
      <w:ins w:id="73" w:author="王 昊昕" w:date="2022-12-16T18:36:00Z">
        <w:r w:rsidR="00B84936">
          <w:t>that</w:t>
        </w:r>
      </w:ins>
      <w:ins w:id="74" w:author="王 昊昕" w:date="2022-12-16T18:25:00Z">
        <w:r w:rsidR="00B82704">
          <w:t xml:space="preserve"> provides </w:t>
        </w:r>
      </w:ins>
      <w:ins w:id="75" w:author="王 昊昕" w:date="2022-12-16T18:35:00Z">
        <w:r w:rsidR="00B84936">
          <w:t xml:space="preserve">an </w:t>
        </w:r>
      </w:ins>
      <w:ins w:id="76" w:author="王 昊昕" w:date="2022-12-16T18:25:00Z">
        <w:r w:rsidR="00B82704">
          <w:t>abrupt vanishing of the spin stiffness.</w:t>
        </w:r>
      </w:ins>
      <w:r w:rsidR="001A00FF" w:rsidRPr="00D734EE">
        <w:t xml:space="preserve"> </w:t>
      </w:r>
      <w:del w:id="77" w:author="王 昊昕" w:date="2022-12-16T18:29:00Z">
        <w:r w:rsidR="001A00FF" w:rsidRPr="00D734EE" w:rsidDel="00B82704">
          <w:delText xml:space="preserve">We </w:delText>
        </w:r>
      </w:del>
      <w:ins w:id="78" w:author="王 昊昕" w:date="2022-12-16T18:29:00Z">
        <w:r w:rsidR="00B82704">
          <w:t>Figure 4c</w:t>
        </w:r>
        <w:r w:rsidR="00B82704" w:rsidRPr="00D734EE">
          <w:t xml:space="preserve"> </w:t>
        </w:r>
      </w:ins>
      <w:r w:rsidR="001A00FF" w:rsidRPr="00D734EE">
        <w:t>show</w:t>
      </w:r>
      <w:ins w:id="79" w:author="王 昊昕" w:date="2022-12-16T18:35:00Z">
        <w:r w:rsidR="00B84936">
          <w:t>s</w:t>
        </w:r>
      </w:ins>
      <w:r w:rsidR="001A00FF" w:rsidRPr="00D734EE">
        <w:t xml:space="preserve"> the results of</w:t>
      </w:r>
      <w:ins w:id="80" w:author="王 昊昕" w:date="2022-12-16T18:21:00Z">
        <w:r w:rsidR="00B83DC4">
          <w:t xml:space="preserve"> stiffness</w:t>
        </w:r>
      </w:ins>
      <w:r w:rsidR="001A00FF" w:rsidRPr="00D734EE">
        <w:t xml:space="preserve"> </w:t>
      </w:r>
      <w:ins w:id="81" w:author="王 昊昕" w:date="2022-12-16T18:35:00Z">
        <w:r w:rsidR="00B84936">
          <w:t xml:space="preserve">for </w:t>
        </w:r>
      </w:ins>
      <w:r w:rsidR="001A00FF" w:rsidRPr="00D734EE">
        <w:t>the different system sizes</w:t>
      </w:r>
      <w:del w:id="82" w:author="王 昊昕" w:date="2022-12-16T18:29:00Z">
        <w:r w:rsidR="001A00FF" w:rsidRPr="00D734EE" w:rsidDel="00B82704">
          <w:delText xml:space="preserve"> in Fig. 4c</w:delText>
        </w:r>
      </w:del>
      <w:r w:rsidR="001A00FF" w:rsidRPr="00D734EE">
        <w:t xml:space="preserve">. </w:t>
      </w:r>
      <w:ins w:id="83" w:author="王 昊昕" w:date="2022-12-16T18:29:00Z">
        <w:r w:rsidR="00B82704">
          <w:t xml:space="preserve">Following the standard procedure </w:t>
        </w:r>
      </w:ins>
      <w:ins w:id="84" w:author="王 昊昕" w:date="2022-12-16T18:31:00Z">
        <w:r w:rsidR="00B82704">
          <w:t>of the finite-size extrapolation</w:t>
        </w:r>
      </w:ins>
      <w:ins w:id="85" w:author="王 昊昕" w:date="2022-12-16T18:34:00Z">
        <w:r w:rsidR="00B82704">
          <w:t xml:space="preserve"> (see methods)</w:t>
        </w:r>
      </w:ins>
      <w:ins w:id="86" w:author="王 昊昕" w:date="2022-12-16T18:31:00Z">
        <w:r w:rsidR="00B82704">
          <w:t xml:space="preserve">, the transition temperature </w:t>
        </w:r>
        <w:r w:rsidR="00B82704" w:rsidRPr="00D734EE">
          <w:rPr>
            <w:iCs/>
          </w:rPr>
          <w:t>of monolayer NiPS</w:t>
        </w:r>
        <w:r w:rsidR="00B82704" w:rsidRPr="00D734EE">
          <w:rPr>
            <w:iCs/>
            <w:vertAlign w:val="subscript"/>
          </w:rPr>
          <w:t>3</w:t>
        </w:r>
        <w:r w:rsidR="00B82704">
          <w:rPr>
            <w:iCs/>
            <w:vertAlign w:val="subscript"/>
          </w:rPr>
          <w:t xml:space="preserve"> </w:t>
        </w:r>
        <w:r w:rsidR="00B82704">
          <w:t>i</w:t>
        </w:r>
      </w:ins>
      <w:ins w:id="87" w:author="王 昊昕" w:date="2022-12-16T18:32:00Z">
        <w:r w:rsidR="00B82704">
          <w:t xml:space="preserve">s estimated </w:t>
        </w:r>
      </w:ins>
      <w:ins w:id="88" w:author="王 昊昕" w:date="2022-12-16T18:35:00Z">
        <w:r w:rsidR="00B84936">
          <w:t>to be</w:t>
        </w:r>
      </w:ins>
      <w:ins w:id="89" w:author="王 昊昕" w:date="2022-12-16T18:32:00Z">
        <w:r w:rsidR="00B82704">
          <w:t xml:space="preserve"> around 141</w:t>
        </w:r>
      </w:ins>
      <w:ins w:id="90" w:author="王 昊昕" w:date="2022-12-16T19:44:00Z">
        <w:r w:rsidR="000E2BCD">
          <w:t xml:space="preserve"> </w:t>
        </w:r>
      </w:ins>
      <w:ins w:id="91" w:author="王 昊昕" w:date="2022-12-16T18:32:00Z">
        <w:r w:rsidR="00B82704">
          <w:t xml:space="preserve">K, as shown in </w:t>
        </w:r>
      </w:ins>
      <w:ins w:id="92" w:author="王 昊昕" w:date="2022-12-16T18:36:00Z">
        <w:r w:rsidR="00B84936">
          <w:t xml:space="preserve">the </w:t>
        </w:r>
      </w:ins>
      <w:ins w:id="93" w:author="王 昊昕" w:date="2022-12-16T18:32:00Z">
        <w:r w:rsidR="00B82704">
          <w:t xml:space="preserve">inset to Fig. 4c, </w:t>
        </w:r>
      </w:ins>
      <w:del w:id="94" w:author="王 昊昕" w:date="2022-12-16T18:32:00Z">
        <w:r w:rsidR="001A00FF" w:rsidRPr="00D734EE" w:rsidDel="00B82704">
          <w:delText>The blue dashed line</w:delText>
        </w:r>
        <w:r w:rsidR="006779FC" w:rsidDel="00B82704">
          <w:delText xml:space="preserve"> depicts the relation</w:delText>
        </w:r>
        <w:r w:rsidR="001A00FF" w:rsidRPr="00D734EE" w:rsidDel="00B82704">
          <w:delText xml:space="preserve"> </w:delText>
        </w:r>
      </w:del>
      <m:oMath>
        <m:sSub>
          <m:sSubPr>
            <m:ctrlPr>
              <w:del w:id="95" w:author="王 昊昕" w:date="2022-12-16T18:32:00Z">
                <w:rPr>
                  <w:rFonts w:ascii="Cambria Math" w:hAnsi="Cambria Math"/>
                  <w:i/>
                </w:rPr>
              </w:del>
            </m:ctrlPr>
          </m:sSubPr>
          <m:e>
            <m:r>
              <w:del w:id="96" w:author="王 昊昕" w:date="2022-12-16T18:32:00Z">
                <w:rPr>
                  <w:rFonts w:ascii="Cambria Math" w:hAnsi="Cambria Math"/>
                </w:rPr>
                <m:t>ρ</m:t>
              </w:del>
            </m:r>
          </m:e>
          <m:sub>
            <m:r>
              <w:del w:id="97" w:author="王 昊昕" w:date="2022-12-16T18:32:00Z">
                <w:rPr>
                  <w:rFonts w:ascii="Cambria Math" w:hAnsi="Cambria Math"/>
                </w:rPr>
                <m:t>s</m:t>
              </w:del>
            </m:r>
          </m:sub>
        </m:sSub>
        <m:r>
          <w:del w:id="98" w:author="王 昊昕" w:date="2022-12-16T18:32:00Z">
            <w:rPr>
              <w:rFonts w:ascii="Cambria Math" w:hAnsi="Cambria Math"/>
            </w:rPr>
            <m:t>=2T/π</m:t>
          </w:del>
        </m:r>
      </m:oMath>
      <w:del w:id="99" w:author="王 昊昕" w:date="2022-12-16T18:32:00Z">
        <w:r w:rsidR="001A00FF" w:rsidRPr="00D734EE" w:rsidDel="00B82704">
          <w:delText xml:space="preserve"> </w:delText>
        </w:r>
        <w:r w:rsidR="006779FC" w:rsidDel="00B82704">
          <w:delText xml:space="preserve">between </w:delText>
        </w:r>
        <w:r w:rsidR="001A00FF" w:rsidRPr="00D734EE" w:rsidDel="00B82704">
          <w:delText xml:space="preserve">stiffness and the BKT phase transition </w:delText>
        </w:r>
        <w:r w:rsidR="006779FC" w:rsidDel="00B82704">
          <w:delText>temperature</w:delText>
        </w:r>
        <w:r w:rsidR="006779FC" w:rsidRPr="00D734EE" w:rsidDel="00B82704">
          <w:delText xml:space="preserve"> </w:delText>
        </w:r>
        <w:r w:rsidR="001A00FF" w:rsidRPr="00D734EE" w:rsidDel="00B82704">
          <w:delText xml:space="preserve">predicted by renormalization group analysis. The transition temperatures </w:delText>
        </w:r>
      </w:del>
      <m:oMath>
        <m:sSup>
          <m:sSupPr>
            <m:ctrlPr>
              <w:del w:id="100" w:author="王 昊昕" w:date="2022-12-16T18:32:00Z">
                <w:rPr>
                  <w:rFonts w:ascii="Cambria Math" w:hAnsi="Cambria Math"/>
                  <w:i/>
                </w:rPr>
              </w:del>
            </m:ctrlPr>
          </m:sSupPr>
          <m:e>
            <m:r>
              <w:del w:id="101" w:author="王 昊昕" w:date="2022-12-16T18:32:00Z">
                <w:rPr>
                  <w:rFonts w:ascii="Cambria Math" w:hAnsi="Cambria Math"/>
                </w:rPr>
                <m:t>T</m:t>
              </w:del>
            </m:r>
          </m:e>
          <m:sup>
            <m:r>
              <w:del w:id="102" w:author="王 昊昕" w:date="2022-12-16T18:32:00Z">
                <w:rPr>
                  <w:rFonts w:ascii="Cambria Math" w:hAnsi="Cambria Math"/>
                </w:rPr>
                <m:t>*</m:t>
              </w:del>
            </m:r>
          </m:sup>
        </m:sSup>
      </m:oMath>
      <w:del w:id="103" w:author="王 昊昕" w:date="2022-12-16T18:32:00Z">
        <w:r w:rsidR="001A00FF" w:rsidRPr="00D734EE" w:rsidDel="00B82704">
          <w:delText xml:space="preserve"> </w:delText>
        </w:r>
        <w:r w:rsidR="00152CC1" w:rsidRPr="00D734EE" w:rsidDel="00B82704">
          <w:delText xml:space="preserve">of finite-size systems </w:delText>
        </w:r>
        <w:r w:rsidR="001A00FF" w:rsidRPr="00D734EE" w:rsidDel="00B82704">
          <w:delText xml:space="preserve">are determined by the intersection point of the line </w:delText>
        </w:r>
      </w:del>
      <m:oMath>
        <m:sSub>
          <m:sSubPr>
            <m:ctrlPr>
              <w:del w:id="104" w:author="王 昊昕" w:date="2022-12-16T18:32:00Z">
                <w:rPr>
                  <w:rFonts w:ascii="Cambria Math" w:hAnsi="Cambria Math"/>
                  <w:i/>
                </w:rPr>
              </w:del>
            </m:ctrlPr>
          </m:sSubPr>
          <m:e>
            <m:r>
              <w:del w:id="105" w:author="王 昊昕" w:date="2022-12-16T18:32:00Z">
                <w:rPr>
                  <w:rFonts w:ascii="Cambria Math" w:hAnsi="Cambria Math"/>
                </w:rPr>
                <m:t>ρ</m:t>
              </w:del>
            </m:r>
          </m:e>
          <m:sub>
            <m:r>
              <w:del w:id="106" w:author="王 昊昕" w:date="2022-12-16T18:32:00Z">
                <w:rPr>
                  <w:rFonts w:ascii="Cambria Math" w:hAnsi="Cambria Math"/>
                </w:rPr>
                <m:t>s</m:t>
              </w:del>
            </m:r>
          </m:sub>
        </m:sSub>
        <m:r>
          <w:del w:id="107" w:author="王 昊昕" w:date="2022-12-16T18:32:00Z">
            <w:rPr>
              <w:rFonts w:ascii="Cambria Math" w:hAnsi="Cambria Math"/>
            </w:rPr>
            <m:t>=2T/π</m:t>
          </w:del>
        </m:r>
      </m:oMath>
      <w:del w:id="108" w:author="王 昊昕" w:date="2022-12-16T18:32:00Z">
        <w:r w:rsidR="001A00FF" w:rsidRPr="00D734EE" w:rsidDel="00B82704">
          <w:delText xml:space="preserve"> with the stiffness curves. Then the finite size extrapolation of the </w:delText>
        </w:r>
        <w:r w:rsidR="001A00FF" w:rsidRPr="00D734EE" w:rsidDel="00B82704">
          <w:rPr>
            <w:iCs/>
          </w:rPr>
          <w:delText>intercept</w:delText>
        </w:r>
        <w:r w:rsidR="001A00FF" w:rsidRPr="00D734EE" w:rsidDel="00B82704">
          <w:delText xml:space="preserve"> between </w:delText>
        </w:r>
      </w:del>
      <m:oMath>
        <m:sSup>
          <m:sSupPr>
            <m:ctrlPr>
              <w:del w:id="109" w:author="王 昊昕" w:date="2022-12-16T18:32:00Z">
                <w:rPr>
                  <w:rFonts w:ascii="Cambria Math" w:hAnsi="Cambria Math"/>
                  <w:i/>
                </w:rPr>
              </w:del>
            </m:ctrlPr>
          </m:sSupPr>
          <m:e>
            <m:r>
              <w:del w:id="110" w:author="王 昊昕" w:date="2022-12-16T18:32:00Z">
                <w:rPr>
                  <w:rFonts w:ascii="Cambria Math" w:hAnsi="Cambria Math"/>
                </w:rPr>
                <m:t>T</m:t>
              </w:del>
            </m:r>
          </m:e>
          <m:sup>
            <m:r>
              <w:del w:id="111" w:author="王 昊昕" w:date="2022-12-16T18:32:00Z">
                <w:rPr>
                  <w:rFonts w:ascii="Cambria Math" w:hAnsi="Cambria Math"/>
                </w:rPr>
                <m:t>*</m:t>
              </w:del>
            </m:r>
          </m:sup>
        </m:sSup>
      </m:oMath>
      <w:del w:id="112" w:author="王 昊昕" w:date="2022-12-16T18:32:00Z">
        <w:r w:rsidR="001A00FF" w:rsidRPr="00D734EE" w:rsidDel="00B82704">
          <w:delText xml:space="preserve"> v.s. </w:delText>
        </w:r>
      </w:del>
      <m:oMath>
        <m:sSup>
          <m:sSupPr>
            <m:ctrlPr>
              <w:del w:id="113" w:author="王 昊昕" w:date="2022-12-16T18:32:00Z">
                <w:rPr>
                  <w:rFonts w:ascii="Cambria Math" w:hAnsi="Cambria Math"/>
                  <w:i/>
                </w:rPr>
              </w:del>
            </m:ctrlPr>
          </m:sSupPr>
          <m:e>
            <m:d>
              <m:dPr>
                <m:ctrlPr>
                  <w:del w:id="114" w:author="王 昊昕" w:date="2022-12-16T18:32:00Z">
                    <w:rPr>
                      <w:rFonts w:ascii="Cambria Math" w:hAnsi="Cambria Math"/>
                      <w:i/>
                    </w:rPr>
                  </w:del>
                </m:ctrlPr>
              </m:dPr>
              <m:e>
                <m:func>
                  <m:funcPr>
                    <m:ctrlPr>
                      <w:del w:id="115" w:author="王 昊昕" w:date="2022-12-16T18:32:00Z">
                        <w:rPr>
                          <w:rFonts w:ascii="Cambria Math" w:hAnsi="Cambria Math"/>
                          <w:i/>
                        </w:rPr>
                      </w:del>
                    </m:ctrlPr>
                  </m:funcPr>
                  <m:fName>
                    <m:r>
                      <w:del w:id="116" w:author="王 昊昕" w:date="2022-12-16T18:32:00Z">
                        <m:rPr>
                          <m:sty m:val="p"/>
                        </m:rPr>
                        <w:rPr>
                          <w:rFonts w:ascii="Cambria Math" w:hAnsi="Cambria Math"/>
                        </w:rPr>
                        <m:t>ln</m:t>
                      </w:del>
                    </m:r>
                  </m:fName>
                  <m:e>
                    <m:r>
                      <w:del w:id="117" w:author="王 昊昕" w:date="2022-12-16T18:32:00Z">
                        <w:rPr>
                          <w:rFonts w:ascii="Cambria Math" w:hAnsi="Cambria Math"/>
                        </w:rPr>
                        <m:t>L</m:t>
                      </w:del>
                    </m:r>
                  </m:e>
                </m:func>
              </m:e>
            </m:d>
          </m:e>
          <m:sup>
            <m:r>
              <w:del w:id="118" w:author="王 昊昕" w:date="2022-12-16T18:32:00Z">
                <w:rPr>
                  <w:rFonts w:ascii="Cambria Math" w:hAnsi="Cambria Math"/>
                </w:rPr>
                <m:t>2</m:t>
              </w:del>
            </m:r>
          </m:sup>
        </m:sSup>
      </m:oMath>
      <w:del w:id="119" w:author="王 昊昕" w:date="2022-12-16T18:32:00Z">
        <w:r w:rsidR="001A00FF" w:rsidRPr="00D734EE" w:rsidDel="00B82704">
          <w:delText xml:space="preserve"> </w:delText>
        </w:r>
        <w:commentRangeStart w:id="120"/>
        <w:commentRangeStart w:id="121"/>
        <w:r w:rsidR="001A00FF" w:rsidRPr="00D734EE" w:rsidDel="00B82704">
          <w:delText>leads</w:delText>
        </w:r>
        <w:commentRangeEnd w:id="120"/>
        <w:r w:rsidR="00135F27" w:rsidDel="00B82704">
          <w:rPr>
            <w:rStyle w:val="CommentReference"/>
          </w:rPr>
          <w:commentReference w:id="120"/>
        </w:r>
        <w:commentRangeEnd w:id="121"/>
        <w:r w:rsidR="00EA2833" w:rsidDel="00B82704">
          <w:rPr>
            <w:rStyle w:val="CommentReference"/>
          </w:rPr>
          <w:commentReference w:id="121"/>
        </w:r>
        <w:r w:rsidR="001A00FF" w:rsidRPr="00D734EE" w:rsidDel="00B82704">
          <w:delText xml:space="preserve"> to the </w:delText>
        </w:r>
        <w:r w:rsidR="001A00FF" w:rsidDel="00B82704">
          <w:delText xml:space="preserve">BKT </w:delText>
        </w:r>
        <w:r w:rsidR="001A00FF" w:rsidRPr="00D734EE" w:rsidDel="00B82704">
          <w:delText xml:space="preserve">transition temperature </w:delText>
        </w:r>
      </w:del>
      <m:oMath>
        <m:sSub>
          <m:sSubPr>
            <m:ctrlPr>
              <w:del w:id="122" w:author="王 昊昕" w:date="2022-12-16T18:32:00Z">
                <w:rPr>
                  <w:rFonts w:ascii="Cambria Math" w:hAnsi="Cambria Math"/>
                  <w:i/>
                </w:rPr>
              </w:del>
            </m:ctrlPr>
          </m:sSubPr>
          <m:e>
            <m:r>
              <w:del w:id="123" w:author="王 昊昕" w:date="2022-12-16T18:32:00Z">
                <w:rPr>
                  <w:rFonts w:ascii="Cambria Math" w:hAnsi="Cambria Math"/>
                </w:rPr>
                <m:t>T</m:t>
              </w:del>
            </m:r>
          </m:e>
          <m:sub>
            <m:r>
              <w:del w:id="124" w:author="王 昊昕" w:date="2022-12-16T18:32:00Z">
                <m:rPr>
                  <m:sty m:val="p"/>
                </m:rPr>
                <w:rPr>
                  <w:rFonts w:ascii="Cambria Math" w:hAnsi="Cambria Math"/>
                </w:rPr>
                <m:t>BKT</m:t>
              </w:del>
            </m:r>
          </m:sub>
        </m:sSub>
      </m:oMath>
      <w:del w:id="125" w:author="王 昊昕" w:date="2022-12-16T18:32:00Z">
        <w:r w:rsidR="001A00FF" w:rsidRPr="00D734EE" w:rsidDel="00B82704">
          <w:rPr>
            <w:iCs/>
          </w:rPr>
          <w:delText>, as shown in</w:delText>
        </w:r>
        <w:r w:rsidR="001A00FF" w:rsidRPr="00D734EE" w:rsidDel="00B82704">
          <w:delText xml:space="preserve"> inset of </w:delText>
        </w:r>
      </w:del>
      <w:ins w:id="126" w:author="Xiong Qihua" w:date="2022-12-15T23:25:00Z">
        <w:del w:id="127" w:author="王 昊昕" w:date="2022-12-16T18:32:00Z">
          <w:r w:rsidR="00D213C9" w:rsidDel="00B82704">
            <w:delText>to</w:delText>
          </w:r>
          <w:r w:rsidR="00D213C9" w:rsidRPr="00D734EE" w:rsidDel="00B82704">
            <w:delText xml:space="preserve"> </w:delText>
          </w:r>
        </w:del>
      </w:ins>
      <w:del w:id="128" w:author="王 昊昕" w:date="2022-12-16T18:32:00Z">
        <w:r w:rsidR="001A00FF" w:rsidRPr="00D734EE" w:rsidDel="00B82704">
          <w:delText>Fig. 4c.</w:delText>
        </w:r>
        <w:r w:rsidR="001A00FF" w:rsidRPr="00D734EE" w:rsidDel="00B82704">
          <w:rPr>
            <w:iCs/>
          </w:rPr>
          <w:delText xml:space="preserve"> Our calculation shows the transition temperature of monolayer NiPS</w:delText>
        </w:r>
        <w:r w:rsidR="001A00FF" w:rsidRPr="00D734EE" w:rsidDel="00B82704">
          <w:rPr>
            <w:iCs/>
            <w:vertAlign w:val="subscript"/>
          </w:rPr>
          <w:delText>3</w:delText>
        </w:r>
        <w:r w:rsidR="001A00FF" w:rsidRPr="00D734EE" w:rsidDel="00B82704">
          <w:rPr>
            <w:iCs/>
          </w:rPr>
          <w:delText xml:space="preserve"> occurs at around 141 K, </w:delText>
        </w:r>
      </w:del>
      <w:r w:rsidR="001A00FF" w:rsidRPr="00D734EE">
        <w:rPr>
          <w:iCs/>
        </w:rPr>
        <w:t>in excellent agreement with the experimental result</w:t>
      </w:r>
      <w:ins w:id="129" w:author="王 昊昕" w:date="2022-12-16T18:36:00Z">
        <w:r w:rsidR="00B84936">
          <w:rPr>
            <w:iCs/>
          </w:rPr>
          <w:t xml:space="preserve"> of</w:t>
        </w:r>
      </w:ins>
      <w:r w:rsidR="001A00FF" w:rsidRPr="00D734EE">
        <w:rPr>
          <w:iCs/>
        </w:rPr>
        <w:t xml:space="preserve"> 140 K.</w:t>
      </w:r>
      <w:r w:rsidR="001A00FF">
        <w:rPr>
          <w:iCs/>
        </w:rPr>
        <w:t xml:space="preserve"> The </w:t>
      </w:r>
      <w:r w:rsidR="00152CC1">
        <w:rPr>
          <w:iCs/>
        </w:rPr>
        <w:t xml:space="preserve">calculated </w:t>
      </w:r>
      <w:r w:rsidR="001A00FF">
        <w:rPr>
          <w:iCs/>
        </w:rPr>
        <w:t>in</w:t>
      </w:r>
      <w:r w:rsidR="00E001AF">
        <w:rPr>
          <w:iCs/>
        </w:rPr>
        <w:t>-</w:t>
      </w:r>
      <w:r w:rsidR="001A00FF">
        <w:rPr>
          <w:iCs/>
        </w:rPr>
        <w:t xml:space="preserve">plane AF magnetization and specific heat data </w:t>
      </w:r>
      <w:ins w:id="130" w:author="Xiong Qihua" w:date="2022-12-15T23:27:00Z">
        <w:r w:rsidR="00F1011B">
          <w:rPr>
            <w:iCs/>
          </w:rPr>
          <w:t xml:space="preserve">plotted </w:t>
        </w:r>
      </w:ins>
      <w:r w:rsidR="001A00FF">
        <w:rPr>
          <w:iCs/>
        </w:rPr>
        <w:t xml:space="preserve">in Fig. 4d and </w:t>
      </w:r>
      <w:ins w:id="131" w:author="Xiong Qihua" w:date="2022-12-15T23:27:00Z">
        <w:r w:rsidR="00F1011B">
          <w:rPr>
            <w:iCs/>
          </w:rPr>
          <w:t>4</w:t>
        </w:r>
      </w:ins>
      <w:r w:rsidR="001A00FF">
        <w:rPr>
          <w:iCs/>
        </w:rPr>
        <w:t>e also support this transition temperature.</w:t>
      </w:r>
      <w:r w:rsidR="001A00FF" w:rsidRPr="00D734EE">
        <w:rPr>
          <w:iCs/>
        </w:rPr>
        <w:t xml:space="preserve"> </w:t>
      </w:r>
      <w:r w:rsidR="001A00FF">
        <w:rPr>
          <w:iCs/>
        </w:rPr>
        <w:t xml:space="preserve">We also </w:t>
      </w:r>
      <w:del w:id="132" w:author="王 昊昕" w:date="2022-12-16T13:42:00Z">
        <w:r w:rsidR="001A00FF" w:rsidDel="008B1E34">
          <w:rPr>
            <w:iCs/>
          </w:rPr>
          <w:delText>found</w:delText>
        </w:r>
        <w:r w:rsidR="001A00FF" w:rsidRPr="00D734EE" w:rsidDel="008B1E34">
          <w:rPr>
            <w:iCs/>
          </w:rPr>
          <w:delText xml:space="preserve"> </w:delText>
        </w:r>
      </w:del>
      <w:ins w:id="133" w:author="王 昊昕" w:date="2022-12-16T13:42:00Z">
        <w:r w:rsidR="008B1E34">
          <w:rPr>
            <w:iCs/>
          </w:rPr>
          <w:t>find</w:t>
        </w:r>
        <w:r w:rsidR="008B1E34" w:rsidRPr="00D734EE">
          <w:rPr>
            <w:iCs/>
          </w:rPr>
          <w:t xml:space="preserve"> </w:t>
        </w:r>
      </w:ins>
      <w:r w:rsidR="001A00FF" w:rsidRPr="00D734EE">
        <w:rPr>
          <w:iCs/>
        </w:rPr>
        <w:t>that the transition temperature is not sensitive to the magnitude of the SIA (see details</w:t>
      </w:r>
      <w:r w:rsidR="001A00FF" w:rsidRPr="00D734EE">
        <w:t xml:space="preserve"> in Supporting Information</w:t>
      </w:r>
      <w:r w:rsidR="001A00FF" w:rsidRPr="00D734EE">
        <w:rPr>
          <w:iCs/>
        </w:rPr>
        <w:t>).</w:t>
      </w:r>
    </w:p>
    <w:p w14:paraId="2300D743" w14:textId="77777777" w:rsidR="001A00FF" w:rsidRPr="00D734EE" w:rsidRDefault="001A00FF" w:rsidP="006253FB">
      <w:pPr>
        <w:spacing w:line="360" w:lineRule="auto"/>
        <w:rPr>
          <w:b/>
          <w:sz w:val="28"/>
        </w:rPr>
      </w:pPr>
      <w:r w:rsidRPr="00D734EE">
        <w:rPr>
          <w:rFonts w:hint="eastAsia"/>
          <w:b/>
          <w:sz w:val="28"/>
        </w:rPr>
        <w:t>D</w:t>
      </w:r>
      <w:r w:rsidRPr="00D734EE">
        <w:rPr>
          <w:b/>
          <w:sz w:val="28"/>
        </w:rPr>
        <w:t>iscussion</w:t>
      </w:r>
    </w:p>
    <w:p w14:paraId="724EF4E9" w14:textId="71D2A519" w:rsidR="001A00FF" w:rsidRPr="00D734EE" w:rsidRDefault="001A00FF" w:rsidP="006253FB">
      <w:pPr>
        <w:spacing w:line="360" w:lineRule="auto"/>
        <w:ind w:firstLine="284"/>
      </w:pPr>
      <w:r w:rsidRPr="00D734EE">
        <w:rPr>
          <w:iCs/>
        </w:rPr>
        <w:t>As we have discussed above, the topological BKT phase transition offers an interpretation of the magnetic order in monolayer NiPS</w:t>
      </w:r>
      <w:r w:rsidRPr="00D734EE">
        <w:rPr>
          <w:iCs/>
          <w:vertAlign w:val="subscript"/>
        </w:rPr>
        <w:t>3</w:t>
      </w:r>
      <w:r>
        <w:rPr>
          <w:iCs/>
        </w:rPr>
        <w:t xml:space="preserve">, namely, </w:t>
      </w:r>
      <w:ins w:id="134" w:author="Xiong Qihua" w:date="2022-12-15T23:51:00Z">
        <w:r w:rsidR="00255549">
          <w:rPr>
            <w:iCs/>
          </w:rPr>
          <w:t xml:space="preserve">the </w:t>
        </w:r>
      </w:ins>
      <w:r w:rsidRPr="00D734EE">
        <w:rPr>
          <w:iCs/>
        </w:rPr>
        <w:t xml:space="preserve">quasi-long-range order formed below </w:t>
      </w:r>
      <w:r w:rsidRPr="00D734EE">
        <w:rPr>
          <w:i/>
          <w:iCs/>
        </w:rPr>
        <w:t>T</w:t>
      </w:r>
      <w:r w:rsidRPr="00D734EE">
        <w:rPr>
          <w:iCs/>
          <w:vertAlign w:val="subscript"/>
        </w:rPr>
        <w:t>BKT</w:t>
      </w:r>
      <w:r w:rsidRPr="00D734EE">
        <w:rPr>
          <w:iCs/>
        </w:rPr>
        <w:t xml:space="preserve">. </w:t>
      </w:r>
      <w:r>
        <w:rPr>
          <w:iCs/>
        </w:rPr>
        <w:t>Such type of transition has previously been indicated in bulk NiPS</w:t>
      </w:r>
      <w:r w:rsidRPr="009137F3">
        <w:rPr>
          <w:iCs/>
          <w:vertAlign w:val="subscript"/>
        </w:rPr>
        <w:t>3</w:t>
      </w:r>
      <w:r>
        <w:rPr>
          <w:iCs/>
        </w:rPr>
        <w:t xml:space="preserve"> by measuring and fitting the frequency of light-induced magnon </w:t>
      </w:r>
      <w:r w:rsidR="009137F3">
        <w:rPr>
          <w:iCs/>
        </w:rPr>
        <w:t>by</w:t>
      </w:r>
      <w:r>
        <w:rPr>
          <w:iCs/>
        </w:rPr>
        <w:t xml:space="preserve"> </w:t>
      </w:r>
      <w:r w:rsidRPr="009137F3">
        <w:rPr>
          <w:i/>
          <w:iCs/>
        </w:rPr>
        <w:t>f</w:t>
      </w:r>
      <w:r>
        <w:rPr>
          <w:iCs/>
        </w:rPr>
        <w:t xml:space="preserve"> </w:t>
      </w:r>
      <w:r>
        <w:rPr>
          <w:iCs/>
        </w:rPr>
        <w:sym w:font="Symbol" w:char="F0B5"/>
      </w:r>
      <w:r>
        <w:rPr>
          <w:iCs/>
        </w:rPr>
        <w:t xml:space="preserve"> (</w:t>
      </w:r>
      <w:r w:rsidRPr="009137F3">
        <w:rPr>
          <w:i/>
          <w:iCs/>
        </w:rPr>
        <w:t>T</w:t>
      </w:r>
      <w:r w:rsidRPr="009137F3">
        <w:rPr>
          <w:iCs/>
          <w:vertAlign w:val="subscript"/>
        </w:rPr>
        <w:t>N</w:t>
      </w:r>
      <w:r>
        <w:rPr>
          <w:iCs/>
        </w:rPr>
        <w:t>-</w:t>
      </w:r>
      <w:r w:rsidRPr="009137F3">
        <w:rPr>
          <w:i/>
          <w:iCs/>
        </w:rPr>
        <w:t>T</w:t>
      </w:r>
      <w:r>
        <w:rPr>
          <w:iCs/>
        </w:rPr>
        <w:t>)</w:t>
      </w:r>
      <w:r w:rsidRPr="009137F3">
        <w:rPr>
          <w:rFonts w:ascii="DengXian" w:hAnsi="DengXian" w:hint="eastAsia"/>
          <w:i/>
          <w:iCs/>
          <w:vertAlign w:val="superscript"/>
        </w:rPr>
        <w:t>β</w:t>
      </w:r>
      <w:r>
        <w:rPr>
          <w:iCs/>
        </w:rPr>
        <w:t xml:space="preserve"> , with </w:t>
      </w:r>
      <w:r w:rsidRPr="009137F3">
        <w:rPr>
          <w:rFonts w:ascii="DengXian" w:hAnsi="DengXian" w:hint="eastAsia"/>
          <w:i/>
          <w:iCs/>
        </w:rPr>
        <w:t>β</w:t>
      </w:r>
      <w:r>
        <w:rPr>
          <w:iCs/>
        </w:rPr>
        <w:t xml:space="preserve"> = 0.23 </w:t>
      </w:r>
      <w:r w:rsidRPr="003D0788">
        <w:rPr>
          <w:rFonts w:hint="eastAsia"/>
          <w:iCs/>
        </w:rPr>
        <w:t>±</w:t>
      </w:r>
      <w:r w:rsidRPr="003D0788">
        <w:rPr>
          <w:iCs/>
        </w:rPr>
        <w:t xml:space="preserve"> 0.01</w:t>
      </w:r>
      <w:hyperlink w:anchor="_ENREF_31" w:tooltip="Afanasiev, 2021 #11" w:history="1">
        <w:r w:rsidR="00E42879">
          <w:rPr>
            <w:iCs/>
          </w:rPr>
          <w:fldChar w:fldCharType="begin"/>
        </w:r>
        <w:r w:rsidR="00E42879">
          <w:rPr>
            <w:iCs/>
          </w:rPr>
          <w:instrText xml:space="preserve"> ADDIN EN.CITE &lt;EndNote&gt;&lt;Cite&gt;&lt;Author&gt;Afanasiev&lt;/Author&gt;&lt;Year&gt;2021&lt;/Year&gt;&lt;RecNum&gt;11&lt;/RecNum&gt;&lt;DisplayText&gt;&lt;style face="superscript"&gt;31&lt;/style&gt;&lt;/DisplayText&gt;&lt;record&gt;&lt;rec-number&gt;11&lt;/rec-number&gt;&lt;foreign-keys&gt;&lt;key app="EN" db-id="wdrafxsw69vtske5v9sx2t0zvvateta2pxtt" timestamp="1653279188"&gt;11&lt;/key&gt;&lt;/foreign-keys&gt;&lt;ref-type name="Journal Article"&gt;17&lt;/ref-type&gt;&lt;contributors&gt;&lt;authors&gt;&lt;author&gt;Afanasiev, Dmytro&lt;/author&gt;&lt;author&gt;Hortensius, Jorrit R&lt;/author&gt;&lt;author&gt;Matthiesen, Mattias&lt;/author&gt;&lt;author&gt;Mañas-Valero, Samuel&lt;/author&gt;&lt;author&gt;Šiškins, Makars&lt;/author&gt;&lt;author&gt;Lee, Martin&lt;/author&gt;&lt;author&gt;Lesne, Edouard&lt;/author&gt;&lt;author&gt;van Der Zant, Herre SJ&lt;/author&gt;&lt;author&gt;Steeneken, Peter G&lt;/author&gt;&lt;author&gt;Ivanov, Boris A&lt;/author&gt;&lt;/authors&gt;&lt;/contributors&gt;&lt;titles&gt;&lt;title&gt;Controlling the anisotropy of a van der Waals antiferromagnet with light&lt;/title&gt;&lt;secondary-title&gt;Science Advances&lt;/secondary-title&gt;&lt;/titles&gt;&lt;periodical&gt;&lt;full-title&gt;Science Advances&lt;/full-title&gt;&lt;/periodical&gt;&lt;pages&gt;eabf3096&lt;/pages&gt;&lt;volume&gt;7&lt;/volume&gt;&lt;number&gt;23&lt;/number&gt;&lt;dates&gt;&lt;year&gt;2021&lt;/year&gt;&lt;/dates&gt;&lt;isbn&gt;2375-2548&lt;/isbn&gt;&lt;urls&gt;&lt;/urls&gt;&lt;/record&gt;&lt;/Cite&gt;&lt;/EndNote&gt;</w:instrText>
        </w:r>
        <w:r w:rsidR="00E42879">
          <w:rPr>
            <w:iCs/>
          </w:rPr>
          <w:fldChar w:fldCharType="separate"/>
        </w:r>
        <w:r w:rsidR="00E42879" w:rsidRPr="00E42879">
          <w:rPr>
            <w:iCs/>
            <w:noProof/>
            <w:vertAlign w:val="superscript"/>
          </w:rPr>
          <w:t>31</w:t>
        </w:r>
        <w:r w:rsidR="00E42879">
          <w:rPr>
            <w:iCs/>
          </w:rPr>
          <w:fldChar w:fldCharType="end"/>
        </w:r>
      </w:hyperlink>
      <w:r w:rsidR="00C714BC">
        <w:rPr>
          <w:iCs/>
        </w:rPr>
        <w:t>, in good accordance with XY-type model</w:t>
      </w:r>
      <w:r>
        <w:rPr>
          <w:iCs/>
        </w:rPr>
        <w:t>. However, the previous experiments claim no magnetic order in monolayer NiPS</w:t>
      </w:r>
      <w:r w:rsidRPr="00E001AF">
        <w:rPr>
          <w:iCs/>
          <w:vertAlign w:val="subscript"/>
        </w:rPr>
        <w:t>3</w:t>
      </w:r>
      <w:r>
        <w:rPr>
          <w:iCs/>
        </w:rPr>
        <w:t xml:space="preserve"> based on the absence of the frequency splitting between phonon peak under XX and XY polarizations. Here, we propose two possible explanations that may resolve this </w:t>
      </w:r>
      <w:r w:rsidRPr="00746AA2">
        <w:rPr>
          <w:iCs/>
        </w:rPr>
        <w:t>contradiction</w:t>
      </w:r>
      <w:r>
        <w:rPr>
          <w:iCs/>
        </w:rPr>
        <w:t>.</w:t>
      </w:r>
      <w:r>
        <w:rPr>
          <w:iCs/>
          <w:lang w:eastAsia="ja-JP"/>
        </w:rPr>
        <w:t xml:space="preserve"> The first one is considering </w:t>
      </w:r>
      <w:r w:rsidRPr="00746AA2">
        <w:rPr>
          <w:iCs/>
          <w:lang w:eastAsia="ja-JP"/>
        </w:rPr>
        <w:t>ubiquitous</w:t>
      </w:r>
      <w:r>
        <w:rPr>
          <w:iCs/>
          <w:lang w:eastAsia="ja-JP"/>
        </w:rPr>
        <w:t xml:space="preserve"> magnetic domains</w:t>
      </w:r>
      <w:hyperlink w:anchor="_ENREF_24" w:tooltip="Kim, 2021 #6" w:history="1">
        <w:r w:rsidR="00E42879">
          <w:rPr>
            <w:iCs/>
            <w:lang w:eastAsia="ja-JP"/>
          </w:rPr>
          <w:fldChar w:fldCharType="begin"/>
        </w:r>
        <w:r w:rsidR="00E42879">
          <w:rPr>
            <w:iCs/>
            <w:lang w:eastAsia="ja-JP"/>
          </w:rPr>
          <w:instrText xml:space="preserve"> ADDIN EN.CITE &lt;EndNote&gt;&lt;Cite&gt;&lt;Author&gt;Kim&lt;/Author&gt;&lt;Year&gt;2021&lt;/Year&gt;&lt;RecNum&gt;6&lt;/RecNum&gt;&lt;DisplayText&gt;&lt;style face="superscript"&gt;24&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pages&gt;10114–10121&lt;/pages&gt;&lt;volume&gt;21&lt;/volume&gt;&lt;number&gt;23&lt;/number&gt;&lt;dates&gt;&lt;year&gt;2021&lt;/year&gt;&lt;/dates&gt;&lt;isbn&gt;1530-6984&lt;/isbn&gt;&lt;urls&gt;&lt;/urls&gt;&lt;/record&gt;&lt;/Cite&gt;&lt;/EndNote&gt;</w:instrText>
        </w:r>
        <w:r w:rsidR="00E42879">
          <w:rPr>
            <w:iCs/>
            <w:lang w:eastAsia="ja-JP"/>
          </w:rPr>
          <w:fldChar w:fldCharType="separate"/>
        </w:r>
        <w:r w:rsidR="00E42879" w:rsidRPr="00B8280E">
          <w:rPr>
            <w:iCs/>
            <w:noProof/>
            <w:vertAlign w:val="superscript"/>
            <w:lang w:eastAsia="ja-JP"/>
          </w:rPr>
          <w:t>24</w:t>
        </w:r>
        <w:r w:rsidR="00E42879">
          <w:rPr>
            <w:iCs/>
            <w:lang w:eastAsia="ja-JP"/>
          </w:rPr>
          <w:fldChar w:fldCharType="end"/>
        </w:r>
      </w:hyperlink>
      <w:r>
        <w:rPr>
          <w:iCs/>
          <w:lang w:eastAsia="ja-JP"/>
        </w:rPr>
        <w:t xml:space="preserve">. The three kinds of domains with different zigzag-AFM directions related by </w:t>
      </w:r>
      <m:oMath>
        <m:sSub>
          <m:sSubPr>
            <m:ctrlPr>
              <w:rPr>
                <w:rFonts w:ascii="Cambria Math" w:hAnsi="Cambria Math"/>
                <w:i/>
                <w:iCs/>
                <w:lang w:eastAsia="ja-JP"/>
              </w:rPr>
            </m:ctrlPr>
          </m:sSubPr>
          <m:e>
            <m:r>
              <w:rPr>
                <w:rFonts w:ascii="Cambria Math" w:hAnsi="Cambria Math"/>
                <w:lang w:eastAsia="ja-JP"/>
              </w:rPr>
              <m:t>C</m:t>
            </m:r>
          </m:e>
          <m:sub>
            <m:r>
              <w:rPr>
                <w:rFonts w:ascii="Cambria Math" w:hAnsi="Cambria Math"/>
                <w:lang w:eastAsia="ja-JP"/>
              </w:rPr>
              <m:t>3</m:t>
            </m:r>
          </m:sub>
        </m:sSub>
      </m:oMath>
      <w:r>
        <w:rPr>
          <w:iCs/>
          <w:lang w:eastAsia="ja-JP"/>
        </w:rPr>
        <w:t xml:space="preserve"> rotational </w:t>
      </w:r>
      <w:r>
        <w:rPr>
          <w:iCs/>
          <w:lang w:eastAsia="ja-JP"/>
        </w:rPr>
        <w:lastRenderedPageBreak/>
        <w:t xml:space="preserve">symmetry appearing in the </w:t>
      </w:r>
      <w:r w:rsidR="00C714BC">
        <w:rPr>
          <w:iCs/>
          <w:lang w:eastAsia="ja-JP"/>
        </w:rPr>
        <w:t>monolayer</w:t>
      </w:r>
      <w:r>
        <w:rPr>
          <w:iCs/>
          <w:lang w:eastAsia="ja-JP"/>
        </w:rPr>
        <w:t xml:space="preserve"> will average the linear dichroism effect.</w:t>
      </w:r>
      <w:r w:rsidRPr="004732BD">
        <w:rPr>
          <w:iCs/>
          <w:lang w:eastAsia="ja-JP"/>
        </w:rPr>
        <w:t xml:space="preserve"> </w:t>
      </w:r>
      <w:r>
        <w:rPr>
          <w:iCs/>
          <w:lang w:eastAsia="ja-JP"/>
        </w:rPr>
        <w:t xml:space="preserve">Thus, in the presence of magnetic domains the frequency splitting cannot be used to indicate the magnetic order in monolayer </w:t>
      </w:r>
      <w:r>
        <w:rPr>
          <w:iCs/>
        </w:rPr>
        <w:t>NiPS</w:t>
      </w:r>
      <w:r w:rsidRPr="008E041D">
        <w:rPr>
          <w:iCs/>
          <w:vertAlign w:val="subscript"/>
        </w:rPr>
        <w:t>3</w:t>
      </w:r>
      <w:r>
        <w:rPr>
          <w:iCs/>
          <w:lang w:eastAsia="ja-JP"/>
        </w:rPr>
        <w:t>. The second possible explanation is considering high-order spin interactions. Such interactions will induce higher-order coupling terms</w:t>
      </w:r>
      <w:r w:rsidRPr="008243E4">
        <w:rPr>
          <w:iCs/>
          <w:lang w:eastAsia="ja-JP"/>
        </w:rPr>
        <w:t xml:space="preserve"> </w:t>
      </w:r>
      <w:r>
        <w:rPr>
          <w:iCs/>
          <w:lang w:eastAsia="ja-JP"/>
        </w:rPr>
        <w:t xml:space="preserve">between the three zigzag orders in the Landau-Ginzburg </w:t>
      </w:r>
      <w:r w:rsidRPr="008243E4">
        <w:rPr>
          <w:iCs/>
          <w:lang w:eastAsia="ja-JP"/>
        </w:rPr>
        <w:t xml:space="preserve">free energy </w:t>
      </w:r>
      <w:r>
        <w:rPr>
          <w:iCs/>
          <w:lang w:eastAsia="ja-JP"/>
        </w:rPr>
        <w:t>and le</w:t>
      </w:r>
      <w:ins w:id="135" w:author="Xiong Qihua" w:date="2022-12-15T23:42:00Z">
        <w:r w:rsidR="00920CCC">
          <w:rPr>
            <w:iCs/>
            <w:lang w:eastAsia="ja-JP"/>
          </w:rPr>
          <w:t>a</w:t>
        </w:r>
      </w:ins>
      <w:r>
        <w:rPr>
          <w:iCs/>
          <w:lang w:eastAsia="ja-JP"/>
        </w:rPr>
        <w:t>d to a candidate new phase where the three zigzag orders coexist, similar to the 3-Q pair-density-wave phase</w:t>
      </w:r>
      <w:hyperlink w:anchor="_ENREF_33" w:tooltip="Chen, 2021 #51" w:history="1">
        <w:r w:rsidR="00E42879">
          <w:rPr>
            <w:iCs/>
            <w:lang w:eastAsia="ja-JP"/>
          </w:rPr>
          <w:fldChar w:fldCharType="begin"/>
        </w:r>
        <w:r w:rsidR="00E42879">
          <w:rPr>
            <w:iCs/>
            <w:lang w:eastAsia="ja-JP"/>
          </w:rPr>
          <w:instrText xml:space="preserve"> ADDIN EN.CITE &lt;EndNote&gt;&lt;Cite&gt;&lt;Author&gt;Chen&lt;/Author&gt;&lt;Year&gt;2021&lt;/Year&gt;&lt;RecNum&gt;51&lt;/RecNum&gt;&lt;DisplayText&gt;&lt;style face="superscript"&gt;33&lt;/style&gt;&lt;/DisplayText&gt;&lt;record&gt;&lt;rec-number&gt;51&lt;/rec-number&gt;&lt;foreign-keys&gt;&lt;key app="EN" db-id="wdrafxsw69vtske5v9sx2t0zvvateta2pxtt" timestamp="1670583707"&gt;51&lt;/key&gt;&lt;/foreign-keys&gt;&lt;ref-type name="Journal Article"&gt;17&lt;/ref-type&gt;&lt;contributors&gt;&lt;authors&gt;&lt;author&gt;Chen, Hui&lt;/author&gt;&lt;author&gt;Yang, Haitao&lt;/author&gt;&lt;author&gt;Hu, Bin&lt;/author&gt;&lt;author&gt;Zhao, Zhen&lt;/author&gt;&lt;author&gt;Yuan, Jie&lt;/author&gt;&lt;author&gt;Xing, Yuqing&lt;/author&gt;&lt;author&gt;Qian, Guojian&lt;/author&gt;&lt;author&gt;Huang, Zihao&lt;/author&gt;&lt;author&gt;Li, Geng&lt;/author&gt;&lt;author&gt;Ye, Yuhan&lt;/author&gt;&lt;/authors&gt;&lt;/contributors&gt;&lt;titles&gt;&lt;title&gt;Roton pair density wave in a strong-coupling kagome superconductor&lt;/title&gt;&lt;secondary-title&gt;Nature&lt;/secondary-title&gt;&lt;/titles&gt;&lt;periodical&gt;&lt;full-title&gt;Nature&lt;/full-title&gt;&lt;/periodical&gt;&lt;pages&gt;222-228&lt;/pages&gt;&lt;volume&gt;599&lt;/volume&gt;&lt;number&gt;7884&lt;/number&gt;&lt;dates&gt;&lt;year&gt;2021&lt;/year&gt;&lt;/dates&gt;&lt;isbn&gt;1476-4687&lt;/isbn&gt;&lt;urls&gt;&lt;/urls&gt;&lt;/record&gt;&lt;/Cite&gt;&lt;/EndNote&gt;</w:instrText>
        </w:r>
        <w:r w:rsidR="00E42879">
          <w:rPr>
            <w:iCs/>
            <w:lang w:eastAsia="ja-JP"/>
          </w:rPr>
          <w:fldChar w:fldCharType="separate"/>
        </w:r>
        <w:r w:rsidR="00E42879" w:rsidRPr="00E42879">
          <w:rPr>
            <w:iCs/>
            <w:noProof/>
            <w:vertAlign w:val="superscript"/>
            <w:lang w:eastAsia="ja-JP"/>
          </w:rPr>
          <w:t>33</w:t>
        </w:r>
        <w:r w:rsidR="00E42879">
          <w:rPr>
            <w:iCs/>
            <w:lang w:eastAsia="ja-JP"/>
          </w:rPr>
          <w:fldChar w:fldCharType="end"/>
        </w:r>
      </w:hyperlink>
      <w:r>
        <w:rPr>
          <w:iCs/>
          <w:lang w:eastAsia="ja-JP"/>
        </w:rPr>
        <w:t xml:space="preserve">. The 3-zigzag ordered phase preserves the </w:t>
      </w:r>
      <m:oMath>
        <m:sSub>
          <m:sSubPr>
            <m:ctrlPr>
              <w:rPr>
                <w:rFonts w:ascii="Cambria Math" w:hAnsi="Cambria Math"/>
                <w:i/>
                <w:iCs/>
                <w:lang w:eastAsia="ja-JP"/>
              </w:rPr>
            </m:ctrlPr>
          </m:sSubPr>
          <m:e>
            <m:r>
              <w:rPr>
                <w:rFonts w:ascii="Cambria Math" w:hAnsi="Cambria Math"/>
                <w:lang w:eastAsia="ja-JP"/>
              </w:rPr>
              <m:t>C</m:t>
            </m:r>
          </m:e>
          <m:sub>
            <m:r>
              <w:rPr>
                <w:rFonts w:ascii="Cambria Math" w:hAnsi="Cambria Math"/>
                <w:lang w:eastAsia="ja-JP"/>
              </w:rPr>
              <m:t>3</m:t>
            </m:r>
          </m:sub>
        </m:sSub>
      </m:oMath>
      <w:r>
        <w:rPr>
          <w:iCs/>
          <w:lang w:eastAsia="ja-JP"/>
        </w:rPr>
        <w:t xml:space="preserve"> rotational symmetry thus the </w:t>
      </w:r>
      <w:r w:rsidR="00F12E67">
        <w:rPr>
          <w:iCs/>
          <w:lang w:eastAsia="ja-JP"/>
        </w:rPr>
        <w:t>zigz</w:t>
      </w:r>
      <w:del w:id="136" w:author="Xiong Qihua" w:date="2022-12-15T23:52:00Z">
        <w:r w:rsidR="00F12E67" w:rsidDel="00255549">
          <w:rPr>
            <w:iCs/>
            <w:lang w:eastAsia="ja-JP"/>
          </w:rPr>
          <w:delText>i</w:delText>
        </w:r>
      </w:del>
      <w:r w:rsidR="00F12E67">
        <w:rPr>
          <w:iCs/>
          <w:lang w:eastAsia="ja-JP"/>
        </w:rPr>
        <w:t xml:space="preserve">ag-order sensitive frequency </w:t>
      </w:r>
      <w:r>
        <w:rPr>
          <w:iCs/>
          <w:lang w:eastAsia="ja-JP"/>
        </w:rPr>
        <w:t>splitting</w:t>
      </w:r>
      <w:r w:rsidR="00C714BC">
        <w:rPr>
          <w:iCs/>
          <w:lang w:eastAsia="ja-JP"/>
        </w:rPr>
        <w:t xml:space="preserve"> and linear dichroism</w:t>
      </w:r>
      <w:r>
        <w:rPr>
          <w:iCs/>
          <w:lang w:eastAsia="ja-JP"/>
        </w:rPr>
        <w:t xml:space="preserve"> vanishes. </w:t>
      </w:r>
      <w:hyperlink w:anchor="_ENREF_24" w:tooltip="Kim, 2021 #6" w:history="1"/>
      <w:r w:rsidRPr="00D734EE">
        <w:rPr>
          <w:iCs/>
        </w:rPr>
        <w:t>On the other hand, s</w:t>
      </w:r>
      <w:r w:rsidRPr="00D734EE">
        <w:t>trong two-magnon scattering is one of the characteristic excitations in AFM materials</w:t>
      </w:r>
      <w:hyperlink w:anchor="_ENREF_34" w:tooltip="Fleury, 1970 #29" w:history="1">
        <w:r w:rsidR="00E42879">
          <w:fldChar w:fldCharType="begin"/>
        </w:r>
        <w:r w:rsidR="00E42879">
          <w:instrText xml:space="preserve"> ADDIN EN.CITE &lt;EndNote&gt;&lt;Cite&gt;&lt;Author&gt;Fleury&lt;/Author&gt;&lt;Year&gt;1970&lt;/Year&gt;&lt;RecNum&gt;29&lt;/RecNum&gt;&lt;DisplayText&gt;&lt;style face="superscript"&gt;34&lt;/style&gt;&lt;/DisplayText&gt;&lt;record&gt;&lt;rec-number&gt;29&lt;/rec-number&gt;&lt;foreign-keys&gt;&lt;key app="EN" db-id="wdrafxsw69vtske5v9sx2t0zvvateta2p</w:instrText>
        </w:r>
        <w:r w:rsidR="00E42879">
          <w:rPr>
            <w:rFonts w:hint="eastAsia"/>
          </w:rPr>
          <w:instrText>xtt" timestamp="1653452169"&gt;29&lt;/key&gt;&lt;/foreign-keys&gt;&lt;ref-type name="Journal Article"&gt;17&lt;/ref-type&gt;&lt;contributors&gt;&lt;authors&gt;&lt;author&gt;Fleury, Paul A&lt;/author&gt;&lt;/authors&gt;&lt;/contributors&gt;&lt;titles&gt;&lt;title&gt;Temperature dependence of magnon</w:instrText>
        </w:r>
        <w:r w:rsidR="00E42879">
          <w:rPr>
            <w:rFonts w:hint="eastAsia"/>
          </w:rPr>
          <w:instrText>‐</w:instrText>
        </w:r>
        <w:r w:rsidR="00E42879">
          <w:rPr>
            <w:rFonts w:hint="eastAsia"/>
          </w:rPr>
          <w:instrText xml:space="preserve">pair modes in antiferromagnets </w:instrText>
        </w:r>
        <w:r w:rsidR="00E42879">
          <w:instrText>and paramagnets&lt;/title&gt;&lt;secondary-title&gt;Journal of Applied Physics&lt;/secondary-title&gt;&lt;/titles&gt;&lt;periodical&gt;&lt;full-title&gt;Journal of Applied Physics&lt;/full-title&gt;&lt;/periodical&gt;&lt;pages&gt;886-888&lt;/pages&gt;&lt;volume&gt;41&lt;/volume&gt;&lt;number&gt;3&lt;/number&gt;&lt;dates&gt;&lt;year&gt;1970&lt;/year&gt;&lt;/dates&gt;&lt;isbn&gt;0021-8979&lt;/isbn&gt;&lt;urls&gt;&lt;/urls&gt;&lt;/record&gt;&lt;/Cite&gt;&lt;/EndNote&gt;</w:instrText>
        </w:r>
        <w:r w:rsidR="00E42879">
          <w:fldChar w:fldCharType="separate"/>
        </w:r>
        <w:r w:rsidR="00E42879" w:rsidRPr="00E42879">
          <w:rPr>
            <w:noProof/>
            <w:vertAlign w:val="superscript"/>
          </w:rPr>
          <w:t>34</w:t>
        </w:r>
        <w:r w:rsidR="00E42879">
          <w:fldChar w:fldCharType="end"/>
        </w:r>
      </w:hyperlink>
      <w:r w:rsidRPr="00D734EE">
        <w:t xml:space="preserve">. The critical behavior of 2M frequency at </w:t>
      </w:r>
      <w:r w:rsidRPr="00D734EE">
        <w:rPr>
          <w:i/>
        </w:rPr>
        <w:t>T</w:t>
      </w:r>
      <w:r w:rsidRPr="00D734EE">
        <w:rPr>
          <w:vertAlign w:val="subscript"/>
        </w:rPr>
        <w:t>N</w:t>
      </w:r>
      <w:r w:rsidRPr="00D734EE">
        <w:t xml:space="preserve"> has been reported for antiferromagnets such as RbMnF</w:t>
      </w:r>
      <w:r w:rsidRPr="00D734EE">
        <w:rPr>
          <w:vertAlign w:val="subscript"/>
        </w:rPr>
        <w:t>3</w:t>
      </w:r>
      <w:r w:rsidRPr="00D734EE">
        <w:t xml:space="preserve"> </w:t>
      </w:r>
      <w:r w:rsidRPr="00D734EE">
        <w:rPr>
          <w:rFonts w:hint="eastAsia"/>
        </w:rPr>
        <w:t>and</w:t>
      </w:r>
      <w:r w:rsidRPr="00D734EE">
        <w:t xml:space="preserve"> FeF</w:t>
      </w:r>
      <w:r w:rsidRPr="00D734EE">
        <w:rPr>
          <w:vertAlign w:val="subscript"/>
        </w:rPr>
        <w:t>2</w:t>
      </w:r>
      <w:hyperlink w:anchor="_ENREF_35" w:tooltip="Brya, 1974 #31" w:history="1">
        <w:r w:rsidR="00E42879">
          <w:rPr>
            <w:vertAlign w:val="subscript"/>
          </w:rPr>
          <w:fldChar w:fldCharType="begin"/>
        </w:r>
        <w:r w:rsidR="00E42879">
          <w:rPr>
            <w:vertAlign w:val="subscript"/>
          </w:rPr>
          <w:instrText xml:space="preserve"> ADDIN EN.CITE &lt;EndNote&gt;&lt;Cite&gt;&lt;Author&gt;Brya&lt;/Author&gt;&lt;Year&gt;1974&lt;/Year&gt;&lt;RecNum&gt;31&lt;/RecNum&gt;&lt;DisplayText&gt;&lt;style face="superscript"&gt;35&lt;/style&gt;&lt;/DisplayText&gt;&lt;record&gt;&lt;rec-number&gt;31&lt;/rec-number&gt;&lt;foreign-keys&gt;&lt;key app="EN" db-id="wdrafxsw69vtske5v9sx2t0zvvateta2pxtt" timestamp="1653458819"&gt;31&lt;/key&gt;&lt;/foreign-keys&gt;&lt;ref-type name="Journal Article"&gt;17&lt;/ref-type&gt;&lt;contributors&gt;&lt;authors&gt;&lt;author&gt;Brya, WJ&lt;/author&gt;&lt;author&gt;Richards, Peter M&lt;/author&gt;&lt;/authors&gt;&lt;/contributors&gt;&lt;titles&gt;&lt;title&gt;Frequency moments for two-spin light scattering in antiferromagnets&lt;/title&gt;&lt;secondary-title&gt;Physical Review B&lt;/secondary-title&gt;&lt;/titles&gt;&lt;periodical&gt;&lt;full-title&gt;Physical Review B&lt;/full-title&gt;&lt;/periodical&gt;&lt;pages&gt;2244&lt;/pages&gt;&lt;volume&gt;9&lt;/volume&gt;&lt;number&gt;5&lt;/number&gt;&lt;dates&gt;&lt;year&gt;1974&lt;/year&gt;&lt;/dates&gt;&lt;urls&gt;&lt;/urls&gt;&lt;/record&gt;&lt;/Cite&gt;&lt;/EndNote&gt;</w:instrText>
        </w:r>
        <w:r w:rsidR="00E42879">
          <w:rPr>
            <w:vertAlign w:val="subscript"/>
          </w:rPr>
          <w:fldChar w:fldCharType="separate"/>
        </w:r>
        <w:r w:rsidR="00E42879" w:rsidRPr="00E42879">
          <w:rPr>
            <w:noProof/>
            <w:vertAlign w:val="superscript"/>
          </w:rPr>
          <w:t>35</w:t>
        </w:r>
        <w:r w:rsidR="00E42879">
          <w:rPr>
            <w:vertAlign w:val="subscript"/>
          </w:rPr>
          <w:fldChar w:fldCharType="end"/>
        </w:r>
      </w:hyperlink>
      <w:r w:rsidRPr="00D734EE">
        <w:t xml:space="preserve">, due to the </w:t>
      </w:r>
      <w:r>
        <w:t xml:space="preserve">qualitative </w:t>
      </w:r>
      <w:r w:rsidRPr="00D734EE">
        <w:rPr>
          <w:rFonts w:hint="eastAsia"/>
        </w:rPr>
        <w:t>change</w:t>
      </w:r>
      <w:r w:rsidRPr="00D734EE">
        <w:t xml:space="preserve"> </w:t>
      </w:r>
      <w:r w:rsidRPr="00D734EE">
        <w:rPr>
          <w:rFonts w:hint="eastAsia"/>
        </w:rPr>
        <w:t>of</w:t>
      </w:r>
      <w:r w:rsidRPr="00D734EE">
        <w:t xml:space="preserve"> spin-correlation at </w:t>
      </w:r>
      <w:r w:rsidR="00C714BC">
        <w:t xml:space="preserve">the </w:t>
      </w:r>
      <w:r w:rsidRPr="00D734EE">
        <w:rPr>
          <w:rFonts w:hint="eastAsia"/>
        </w:rPr>
        <w:t>mag</w:t>
      </w:r>
      <w:r w:rsidRPr="00D734EE">
        <w:t xml:space="preserve">netic phase transition temperature. Here in </w:t>
      </w:r>
      <w:r>
        <w:t xml:space="preserve">(monolayer) </w:t>
      </w:r>
      <w:r w:rsidRPr="00D734EE">
        <w:t>NiPS</w:t>
      </w:r>
      <w:r w:rsidRPr="00D734EE">
        <w:rPr>
          <w:vertAlign w:val="subscript"/>
        </w:rPr>
        <w:t>3</w:t>
      </w:r>
      <w:r w:rsidRPr="00D734EE">
        <w:t xml:space="preserve"> systems, the (</w:t>
      </w:r>
      <w:r>
        <w:t>quasi</w:t>
      </w:r>
      <w:r w:rsidRPr="00D734EE">
        <w:t xml:space="preserve">-)long-range spin correlation at </w:t>
      </w:r>
      <w:r w:rsidRPr="00D734EE">
        <w:rPr>
          <w:i/>
        </w:rPr>
        <w:t>T</w:t>
      </w:r>
      <w:r w:rsidRPr="00D734EE">
        <w:t xml:space="preserve"> &lt; </w:t>
      </w:r>
      <w:r w:rsidRPr="00D734EE">
        <w:rPr>
          <w:i/>
        </w:rPr>
        <w:t>T</w:t>
      </w:r>
      <w:r w:rsidRPr="00D734EE">
        <w:rPr>
          <w:vertAlign w:val="subscript"/>
        </w:rPr>
        <w:t>N</w:t>
      </w:r>
      <w:r w:rsidRPr="00D734EE">
        <w:t xml:space="preserve"> (</w:t>
      </w:r>
      <w:r w:rsidRPr="00D734EE">
        <w:rPr>
          <w:i/>
        </w:rPr>
        <w:t>T</w:t>
      </w:r>
      <w:r w:rsidRPr="00D734EE">
        <w:rPr>
          <w:vertAlign w:val="subscript"/>
        </w:rPr>
        <w:t>BKT</w:t>
      </w:r>
      <w:r w:rsidRPr="00D734EE">
        <w:t xml:space="preserve">) is replaced by the short-range spin fluctuation at </w:t>
      </w:r>
      <w:r w:rsidRPr="00D734EE">
        <w:rPr>
          <w:i/>
        </w:rPr>
        <w:t>T</w:t>
      </w:r>
      <w:r w:rsidRPr="00D734EE">
        <w:t xml:space="preserve"> </w:t>
      </w:r>
      <w:r w:rsidRPr="00D734EE">
        <w:rPr>
          <w:rFonts w:hint="eastAsia"/>
        </w:rPr>
        <w:t>≥</w:t>
      </w:r>
      <w:r w:rsidRPr="00D734EE">
        <w:t xml:space="preserve"> </w:t>
      </w:r>
      <w:r w:rsidRPr="00D734EE">
        <w:rPr>
          <w:i/>
        </w:rPr>
        <w:t>T</w:t>
      </w:r>
      <w:r w:rsidRPr="00D734EE">
        <w:rPr>
          <w:vertAlign w:val="subscript"/>
        </w:rPr>
        <w:t>N</w:t>
      </w:r>
      <w:r w:rsidRPr="00D734EE">
        <w:t xml:space="preserve"> (</w:t>
      </w:r>
      <w:r w:rsidRPr="00D734EE">
        <w:rPr>
          <w:i/>
        </w:rPr>
        <w:t>T</w:t>
      </w:r>
      <w:r w:rsidRPr="00D734EE">
        <w:rPr>
          <w:vertAlign w:val="subscript"/>
        </w:rPr>
        <w:t>BKT</w:t>
      </w:r>
      <w:r w:rsidRPr="00D734EE">
        <w:t xml:space="preserve">), leading to the redshift of 2M frequency at </w:t>
      </w:r>
      <w:r w:rsidRPr="00D734EE">
        <w:rPr>
          <w:i/>
        </w:rPr>
        <w:t>T</w:t>
      </w:r>
      <w:r w:rsidRPr="00D734EE">
        <w:rPr>
          <w:vertAlign w:val="subscript"/>
        </w:rPr>
        <w:t>N</w:t>
      </w:r>
      <w:r w:rsidRPr="00D734EE">
        <w:t xml:space="preserve"> (</w:t>
      </w:r>
      <w:r w:rsidRPr="00D734EE">
        <w:rPr>
          <w:i/>
        </w:rPr>
        <w:t>T</w:t>
      </w:r>
      <w:r w:rsidRPr="00D734EE">
        <w:rPr>
          <w:vertAlign w:val="subscript"/>
        </w:rPr>
        <w:t>BKT</w:t>
      </w:r>
      <w:r w:rsidRPr="00D734EE">
        <w:t>)</w:t>
      </w:r>
      <w:r>
        <w:t>, as</w:t>
      </w:r>
      <w:r w:rsidR="00F12E67">
        <w:t xml:space="preserve"> </w:t>
      </w:r>
      <w:r w:rsidRPr="00D734EE">
        <w:t xml:space="preserve">observed in Fig. 2. In addition, the </w:t>
      </w:r>
      <w:r w:rsidRPr="00D734EE">
        <w:rPr>
          <w:rFonts w:hint="eastAsia"/>
        </w:rPr>
        <w:t>line</w:t>
      </w:r>
      <w:r w:rsidRPr="00D734EE">
        <w:t xml:space="preserve">width of 2M band can also experience a sudden change nearing the temperature that spin-wave gap closes, </w:t>
      </w:r>
      <w:r w:rsidRPr="00D734EE">
        <w:rPr>
          <w:i/>
        </w:rPr>
        <w:t>i.e.</w:t>
      </w:r>
      <w:r w:rsidRPr="00D734EE">
        <w:t xml:space="preserve"> </w:t>
      </w:r>
      <w:r w:rsidRPr="00D734EE">
        <w:rPr>
          <w:i/>
        </w:rPr>
        <w:t>T</w:t>
      </w:r>
      <w:r w:rsidRPr="00D734EE">
        <w:rPr>
          <w:vertAlign w:val="subscript"/>
        </w:rPr>
        <w:t>N</w:t>
      </w:r>
      <w:r w:rsidRPr="00D734EE">
        <w:t xml:space="preserve">, or the temperature that bound vortice-antivortice pairs forms, </w:t>
      </w:r>
      <w:r w:rsidRPr="00D734EE">
        <w:rPr>
          <w:i/>
        </w:rPr>
        <w:t>i.e.</w:t>
      </w:r>
      <w:r w:rsidRPr="00D734EE">
        <w:t xml:space="preserve"> </w:t>
      </w:r>
      <w:r w:rsidRPr="00D734EE">
        <w:rPr>
          <w:i/>
        </w:rPr>
        <w:t>T</w:t>
      </w:r>
      <w:r w:rsidRPr="00D734EE">
        <w:rPr>
          <w:vertAlign w:val="subscript"/>
        </w:rPr>
        <w:t>BKT</w:t>
      </w:r>
      <w:r w:rsidRPr="00D734EE">
        <w:t xml:space="preserve">. With temperature increases, the enhancement of the thermal excitation and the spin fluctuation will provide more relaxation pathways to the 2M excitation at </w:t>
      </w:r>
      <w:r w:rsidRPr="00D734EE">
        <w:rPr>
          <w:i/>
        </w:rPr>
        <w:t>T</w:t>
      </w:r>
      <w:r w:rsidRPr="00D734EE">
        <w:t xml:space="preserve"> </w:t>
      </w:r>
      <w:r w:rsidRPr="00D734EE">
        <w:rPr>
          <w:rFonts w:hint="eastAsia"/>
        </w:rPr>
        <w:t>≥</w:t>
      </w:r>
      <w:r w:rsidRPr="00D734EE">
        <w:t xml:space="preserve"> </w:t>
      </w:r>
      <w:r w:rsidRPr="00D734EE">
        <w:rPr>
          <w:i/>
        </w:rPr>
        <w:t>T</w:t>
      </w:r>
      <w:r w:rsidRPr="00D734EE">
        <w:rPr>
          <w:vertAlign w:val="subscript"/>
        </w:rPr>
        <w:t>N</w:t>
      </w:r>
      <w:r w:rsidRPr="00D734EE">
        <w:t xml:space="preserve"> (</w:t>
      </w:r>
      <w:r w:rsidRPr="00D734EE">
        <w:rPr>
          <w:i/>
        </w:rPr>
        <w:t>T</w:t>
      </w:r>
      <w:r w:rsidRPr="00D734EE">
        <w:rPr>
          <w:vertAlign w:val="subscript"/>
        </w:rPr>
        <w:t>BKT</w:t>
      </w:r>
      <w:r w:rsidRPr="00D734EE">
        <w:t xml:space="preserve">), so the linewidth of 2M band can also increase abruptly at </w:t>
      </w:r>
      <w:r w:rsidRPr="00D734EE">
        <w:rPr>
          <w:i/>
        </w:rPr>
        <w:t>T</w:t>
      </w:r>
      <w:r w:rsidRPr="00D734EE">
        <w:rPr>
          <w:vertAlign w:val="subscript"/>
        </w:rPr>
        <w:t>N</w:t>
      </w:r>
      <w:r w:rsidRPr="00D734EE">
        <w:t xml:space="preserve"> (</w:t>
      </w:r>
      <w:r w:rsidRPr="00D734EE">
        <w:rPr>
          <w:i/>
        </w:rPr>
        <w:t>T</w:t>
      </w:r>
      <w:r w:rsidRPr="00D734EE">
        <w:rPr>
          <w:vertAlign w:val="subscript"/>
        </w:rPr>
        <w:t>BKT</w:t>
      </w:r>
      <w:r w:rsidRPr="00D734EE">
        <w:t>)</w:t>
      </w:r>
      <w:hyperlink w:anchor="_ENREF_36" w:tooltip="Gretarsson, 2016 #26" w:history="1">
        <w:r w:rsidR="00E42879">
          <w:fldChar w:fldCharType="begin"/>
        </w:r>
        <w:r w:rsidR="00E42879">
          <w:instrText xml:space="preserve"> ADDIN EN.CITE &lt;EndNote&gt;&lt;Cite&gt;&lt;Author&gt;Gretarsson&lt;/Author&gt;&lt;Year&gt;2016&lt;/Year&gt;&lt;RecNum&gt;26&lt;/RecNum&gt;&lt;DisplayText&gt;&lt;style face="superscript"&gt;36&lt;/style&gt;&lt;/DisplayText&gt;&lt;record&gt;&lt;rec-number&gt;26&lt;/rec-number&gt;&lt;foreign-keys&gt;&lt;key app="EN" db-id="wdrafxsw69vtske5v9sx2t0zvvateta2pxtt" timestamp="1653313148"&gt;26&lt;/key&gt;&lt;/foreign-keys&gt;&lt;ref-type name="Journal Article"&gt;17&lt;/ref-type&gt;&lt;contributors&gt;&lt;authors&gt;&lt;author&gt;Gretarsson, H&lt;/author&gt;&lt;author&gt;Sung, NH&lt;/author&gt;&lt;author&gt;Höppner, M&lt;/author&gt;&lt;author&gt;Kim, BJ&lt;/author&gt;&lt;author&gt;Keimer, B&lt;/author&gt;&lt;author&gt;Le Tacon, M&lt;/author&gt;&lt;/authors&gt;&lt;/contributors&gt;&lt;titles&gt;&lt;title&gt;&lt;style face="normal" font="default" size="100%"&gt;Two-magnon Raman scattering and pseudospin-lattice interactions in Sr&lt;/style&gt;&lt;style face="subscript" font="default" size="100%"&gt;2&lt;/style&gt;&lt;style face="normal" font="default" size="100%"&gt;IrO&lt;/style&gt;&lt;style face="subscript" font="default" size="100%"&gt;4&lt;/style&gt;&lt;style face="normal" font="default" size="100%"&gt; and Sr&lt;/style&gt;&lt;style face="subscript" font="default" size="100%"&gt;3&lt;/style&gt;&lt;style face="normal" font="default" size="100%"&gt;Ir&lt;/style&gt;&lt;style face="subscript" font="default" size="100%"&gt;2&lt;/style&gt;&lt;style face="normal" font="default" size="100%"&gt;O&lt;/style&gt;&lt;style face="subscript" font="default" size="100%"&gt;7&lt;/style&gt;&lt;/title&gt;&lt;secondary-title&gt;Physical Review Letters&lt;/secondary-title&gt;&lt;/titles&gt;&lt;periodical&gt;&lt;full-title&gt;Physical Review Letters&lt;/full-title&gt;&lt;/periodical&gt;&lt;pages&gt;136401&lt;/pages&gt;&lt;volume&gt;116&lt;/volume&gt;&lt;number&gt;13&lt;/number&gt;&lt;dates&gt;&lt;year&gt;2016&lt;/year&gt;&lt;/dates&gt;&lt;urls&gt;&lt;/urls&gt;&lt;/record&gt;&lt;/Cite&gt;&lt;/EndNote&gt;</w:instrText>
        </w:r>
        <w:r w:rsidR="00E42879">
          <w:fldChar w:fldCharType="separate"/>
        </w:r>
        <w:r w:rsidR="00E42879" w:rsidRPr="00E42879">
          <w:rPr>
            <w:noProof/>
            <w:vertAlign w:val="superscript"/>
          </w:rPr>
          <w:t>36</w:t>
        </w:r>
        <w:r w:rsidR="00E42879">
          <w:fldChar w:fldCharType="end"/>
        </w:r>
      </w:hyperlink>
      <w:r w:rsidRPr="00D734EE">
        <w:t xml:space="preserve">. </w:t>
      </w:r>
      <w:r w:rsidR="00C714BC">
        <w:t>As a result,</w:t>
      </w:r>
      <w:r w:rsidR="00C714BC" w:rsidRPr="00D734EE">
        <w:t xml:space="preserve"> </w:t>
      </w:r>
      <w:r w:rsidRPr="00D734EE">
        <w:t>the temperature dependence of intrinsic properties of 2M mode in NiPS</w:t>
      </w:r>
      <w:r w:rsidRPr="00D734EE">
        <w:rPr>
          <w:vertAlign w:val="subscript"/>
        </w:rPr>
        <w:t>3</w:t>
      </w:r>
      <w:r w:rsidRPr="00D734EE">
        <w:t xml:space="preserve"> </w:t>
      </w:r>
      <w:del w:id="137" w:author="Xiong Qihua" w:date="2022-12-15T23:58:00Z">
        <w:r w:rsidRPr="00D734EE" w:rsidDel="008C384F">
          <w:delText xml:space="preserve">indicates </w:delText>
        </w:r>
      </w:del>
      <w:ins w:id="138" w:author="Xiong Qihua" w:date="2022-12-15T23:58:00Z">
        <w:r w:rsidR="008C384F">
          <w:t>man</w:t>
        </w:r>
      </w:ins>
      <w:ins w:id="139" w:author="Xiong Qihua" w:date="2022-12-15T23:59:00Z">
        <w:r w:rsidR="008C384F">
          <w:t>ifests the</w:t>
        </w:r>
      </w:ins>
      <w:ins w:id="140" w:author="Xiong Qihua" w:date="2022-12-15T23:58:00Z">
        <w:r w:rsidR="008C384F" w:rsidRPr="00D734EE">
          <w:t xml:space="preserve"> </w:t>
        </w:r>
      </w:ins>
      <w:r w:rsidRPr="00D734EE">
        <w:t xml:space="preserve">magnetic phase transition effectively, </w:t>
      </w:r>
      <w:r w:rsidRPr="00D734EE">
        <w:rPr>
          <w:i/>
        </w:rPr>
        <w:t>i.e.</w:t>
      </w:r>
      <w:r w:rsidRPr="00D734EE">
        <w:t xml:space="preserve"> both AFM-PM transition and BKT-transition. In our work, the temperature-dependent frequency and FWHM of 2M band confirm the existence of magnetic order for monolayer. Moreover, </w:t>
      </w:r>
      <w:ins w:id="141" w:author="Xiong Qihua" w:date="2022-12-15T23:59:00Z">
        <w:r w:rsidR="008C384F">
          <w:t>our analysis</w:t>
        </w:r>
      </w:ins>
      <w:del w:id="142" w:author="Xiong Qihua" w:date="2022-12-15T23:59:00Z">
        <w:r w:rsidRPr="00D734EE" w:rsidDel="008C384F">
          <w:delText>it</w:delText>
        </w:r>
      </w:del>
      <w:r w:rsidRPr="00D734EE">
        <w:t xml:space="preserve"> also </w:t>
      </w:r>
      <w:ins w:id="143" w:author="Xiong Qihua" w:date="2022-12-16T00:00:00Z">
        <w:r w:rsidR="008C384F">
          <w:t xml:space="preserve">unambiguously </w:t>
        </w:r>
      </w:ins>
      <w:r w:rsidRPr="00D734EE">
        <w:t xml:space="preserve">shows that </w:t>
      </w:r>
      <w:ins w:id="144" w:author="Xiong Qihua" w:date="2022-12-16T00:01:00Z">
        <w:r w:rsidR="008C384F">
          <w:t xml:space="preserve">the </w:t>
        </w:r>
      </w:ins>
      <w:r w:rsidRPr="00D734EE">
        <w:t xml:space="preserve">2M </w:t>
      </w:r>
      <w:ins w:id="145" w:author="Xiong Qihua" w:date="2022-12-16T00:01:00Z">
        <w:r w:rsidR="008C384F">
          <w:t xml:space="preserve">Raman </w:t>
        </w:r>
      </w:ins>
      <w:r w:rsidRPr="00D734EE">
        <w:t>scattering</w:t>
      </w:r>
      <w:ins w:id="146" w:author="Xiong Qihua" w:date="2022-12-16T00:00:00Z">
        <w:r w:rsidR="008C384F">
          <w:t>,</w:t>
        </w:r>
      </w:ins>
      <w:r w:rsidRPr="00D734EE">
        <w:t xml:space="preserve"> which mainly relies on the spin-correlation</w:t>
      </w:r>
      <w:ins w:id="147" w:author="Xiong Qihua" w:date="2022-12-16T00:00:00Z">
        <w:r w:rsidR="008C384F">
          <w:t>,</w:t>
        </w:r>
      </w:ins>
      <w:r w:rsidRPr="00D734EE">
        <w:t xml:space="preserve"> is a robust tool to study magnetic ordering</w:t>
      </w:r>
      <w:del w:id="148" w:author="Xiong Qihua" w:date="2022-12-16T00:02:00Z">
        <w:r w:rsidRPr="00D734EE" w:rsidDel="008C384F">
          <w:delText>, providing an important enlightenment for the field</w:delText>
        </w:r>
        <w:r w:rsidDel="008C384F">
          <w:delText xml:space="preserve">, even in the presence of magnetic </w:delText>
        </w:r>
        <w:commentRangeStart w:id="149"/>
        <w:r w:rsidDel="008C384F">
          <w:delText>domains</w:delText>
        </w:r>
      </w:del>
      <w:commentRangeEnd w:id="149"/>
      <w:r w:rsidR="008C384F">
        <w:rPr>
          <w:rStyle w:val="CommentReference"/>
        </w:rPr>
        <w:commentReference w:id="149"/>
      </w:r>
      <w:ins w:id="150" w:author="Xiong Qihua" w:date="2022-12-16T00:02:00Z">
        <w:r w:rsidR="008C384F">
          <w:t xml:space="preserve"> in two-dimensional magnetism</w:t>
        </w:r>
      </w:ins>
      <w:r w:rsidRPr="00D734EE">
        <w:t>. Since monolayer NiPS</w:t>
      </w:r>
      <w:r w:rsidRPr="00D734EE">
        <w:rPr>
          <w:vertAlign w:val="subscript"/>
        </w:rPr>
        <w:t>3</w:t>
      </w:r>
      <w:r w:rsidRPr="00D734EE">
        <w:t xml:space="preserve"> is of XY-type without interlayer interaction, it </w:t>
      </w:r>
      <w:r>
        <w:t>should be</w:t>
      </w:r>
      <w:r w:rsidRPr="00D734EE">
        <w:t xml:space="preserve"> the BKT-transition that happens in it.</w:t>
      </w:r>
    </w:p>
    <w:p w14:paraId="5A168B19" w14:textId="4FBDC40F" w:rsidR="001A00FF" w:rsidRPr="00D734EE" w:rsidRDefault="001A00FF" w:rsidP="006253FB">
      <w:pPr>
        <w:spacing w:line="360" w:lineRule="auto"/>
        <w:ind w:firstLine="420"/>
      </w:pPr>
      <w:r w:rsidRPr="00D734EE">
        <w:t>I</w:t>
      </w:r>
      <w:r w:rsidRPr="00D734EE">
        <w:rPr>
          <w:rFonts w:hint="eastAsia"/>
        </w:rPr>
        <w:t>n</w:t>
      </w:r>
      <w:r w:rsidRPr="00D734EE">
        <w:t xml:space="preserve"> pump-probe transient spectroscopy, </w:t>
      </w:r>
      <w:r w:rsidRPr="00D734EE">
        <w:rPr>
          <w:rFonts w:hint="eastAsia"/>
        </w:rPr>
        <w:t>the</w:t>
      </w:r>
      <w:r w:rsidRPr="00D734EE">
        <w:t xml:space="preserve"> pump laser is used to excite transient </w:t>
      </w:r>
      <w:r w:rsidRPr="00D734EE">
        <w:lastRenderedPageBreak/>
        <w:t xml:space="preserve">carriers, which introduces a transient dielectric </w:t>
      </w:r>
      <w:del w:id="151" w:author="Xiong Qihua" w:date="2022-12-16T00:03:00Z">
        <w:r w:rsidRPr="00D734EE" w:rsidDel="008C384F">
          <w:rPr>
            <w:rFonts w:hint="eastAsia"/>
          </w:rPr>
          <w:delText>properties</w:delText>
        </w:r>
      </w:del>
      <w:ins w:id="152" w:author="Xiong Qihua" w:date="2022-12-16T00:03:00Z">
        <w:r w:rsidR="008C384F">
          <w:rPr>
            <w:rFonts w:hint="eastAsia"/>
          </w:rPr>
          <w:t>response</w:t>
        </w:r>
      </w:ins>
      <w:r w:rsidRPr="00D734EE">
        <w:t xml:space="preserve"> of the sample, while the probe laser detects change of the reflection or transmission. Since a phase transition can usually accompany the change of dielectric functions of materials, the time-resolved differential reflection (</w:t>
      </w:r>
      <w:r w:rsidRPr="00D734EE">
        <w:sym w:font="Symbol" w:char="F044"/>
      </w:r>
      <w:r w:rsidRPr="00D734EE">
        <w:t>R/R) or transmission (</w:t>
      </w:r>
      <w:r w:rsidRPr="00D734EE">
        <w:sym w:font="Symbol" w:char="F044"/>
      </w:r>
      <w:r w:rsidRPr="00D734EE">
        <w:t>T/T) can be used to detect the phase transition of materials</w:t>
      </w:r>
      <w:r w:rsidR="006F3B35">
        <w:fldChar w:fldCharType="begin"/>
      </w:r>
      <w:r w:rsidR="00E42879">
        <w:instrText xml:space="preserve"> ADDIN EN.CITE &lt;EndNote&gt;&lt;Cite&gt;&lt;Author&gt;Chu&lt;/Author&gt;&lt;Year&gt;2017&lt;/Year&gt;&lt;RecNum&gt;24&lt;/RecNum&gt;&lt;DisplayText&gt;&lt;style face="superscript"&gt;37,38&lt;/style&gt;&lt;/DisplayText&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Cite&gt;&lt;Author&gt;Tian&lt;/Author&gt;&lt;Year&gt;2016&lt;/Year&gt;&lt;RecNum&gt;25&lt;/RecNum&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lt;style face="normal" font="default" size="100%"&gt;Ultrafast dynamics evidence of high temperature superconductivity in single unit cell FeSe on SrTiO&lt;/style&gt;&lt;style face="subscript" font="default" size="100%"&gt;3&lt;/style&gt;&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EndNote&gt;</w:instrText>
      </w:r>
      <w:r w:rsidR="006F3B35">
        <w:fldChar w:fldCharType="separate"/>
      </w:r>
      <w:hyperlink w:anchor="_ENREF_37" w:tooltip="Chu, 2017 #24" w:history="1">
        <w:r w:rsidR="00E42879" w:rsidRPr="00E42879">
          <w:rPr>
            <w:noProof/>
            <w:vertAlign w:val="superscript"/>
          </w:rPr>
          <w:t>37</w:t>
        </w:r>
      </w:hyperlink>
      <w:r w:rsidR="00E42879" w:rsidRPr="00E42879">
        <w:rPr>
          <w:noProof/>
          <w:vertAlign w:val="superscript"/>
        </w:rPr>
        <w:t>,</w:t>
      </w:r>
      <w:hyperlink w:anchor="_ENREF_38" w:tooltip="Tian, 2016 #25" w:history="1">
        <w:r w:rsidR="00E42879" w:rsidRPr="00E42879">
          <w:rPr>
            <w:noProof/>
            <w:vertAlign w:val="superscript"/>
          </w:rPr>
          <w:t>38</w:t>
        </w:r>
      </w:hyperlink>
      <w:r w:rsidR="006F3B35">
        <w:fldChar w:fldCharType="end"/>
      </w:r>
      <w:r w:rsidRPr="00D734EE">
        <w:t xml:space="preserve">. Usually the </w:t>
      </w:r>
      <w:r w:rsidRPr="00D734EE">
        <w:sym w:font="Symbol" w:char="F044"/>
      </w:r>
      <w:r w:rsidRPr="00D734EE">
        <w:t xml:space="preserve">R/R or </w:t>
      </w:r>
      <w:r w:rsidRPr="00D734EE">
        <w:sym w:font="Symbol" w:char="F044"/>
      </w:r>
      <w:r w:rsidRPr="00D734EE">
        <w:t>T/T is proportional to the excited carrier (or photoexcited quasiparticles) density. Since there is strong spin-charge coupling and spin-phonon coupling in NiPS</w:t>
      </w:r>
      <w:r w:rsidRPr="00D734EE">
        <w:rPr>
          <w:vertAlign w:val="subscript"/>
        </w:rPr>
        <w:t>3</w:t>
      </w:r>
      <w:r w:rsidR="006F3B35">
        <w:rPr>
          <w:vertAlign w:val="subscript"/>
        </w:rPr>
        <w:fldChar w:fldCharType="begin">
          <w:fldData xml:space="preserve">PEVuZE5vdGU+PENpdGU+PEF1dGhvcj5LaW08L0F1dGhvcj48WWVhcj4yMDE4PC9ZZWFyPjxSZWNO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</w:fldData>
        </w:fldChar>
      </w:r>
      <w:r w:rsidR="00E42879">
        <w:rPr>
          <w:vertAlign w:val="subscript"/>
        </w:rPr>
        <w:instrText xml:space="preserve"> ADDIN EN.CITE </w:instrText>
      </w:r>
      <w:r w:rsidR="00E42879">
        <w:rPr>
          <w:vertAlign w:val="subscript"/>
        </w:rPr>
        <w:fldChar w:fldCharType="begin">
          <w:fldData xml:space="preserve">PEVuZE5vdGU+PENpdGU+PEF1dGhvcj5LaW08L0F1dGhvcj48WWVhcj4yMDE4PC9ZZWFyPjxSZWNO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</w:fldData>
        </w:fldChar>
      </w:r>
      <w:r w:rsidR="00E42879">
        <w:rPr>
          <w:vertAlign w:val="subscript"/>
        </w:rPr>
        <w:instrText xml:space="preserve"> ADDIN EN.CITE.DATA </w:instrText>
      </w:r>
      <w:r w:rsidR="00E42879">
        <w:rPr>
          <w:vertAlign w:val="subscript"/>
        </w:rPr>
      </w:r>
      <w:r w:rsidR="00E42879">
        <w:rPr>
          <w:vertAlign w:val="subscript"/>
        </w:rPr>
        <w:fldChar w:fldCharType="end"/>
      </w:r>
      <w:r w:rsidR="006F3B35">
        <w:rPr>
          <w:vertAlign w:val="subscript"/>
        </w:rPr>
      </w:r>
      <w:r w:rsidR="006F3B35">
        <w:rPr>
          <w:vertAlign w:val="subscript"/>
        </w:rPr>
        <w:fldChar w:fldCharType="separate"/>
      </w:r>
      <w:hyperlink w:anchor="_ENREF_20" w:tooltip="Kim, 2019 #4" w:history="1">
        <w:r w:rsidR="00E42879" w:rsidRPr="00E42879">
          <w:rPr>
            <w:noProof/>
            <w:vertAlign w:val="superscript"/>
          </w:rPr>
          <w:t>20</w:t>
        </w:r>
      </w:hyperlink>
      <w:r w:rsidR="00E42879" w:rsidRPr="00E42879">
        <w:rPr>
          <w:noProof/>
          <w:vertAlign w:val="superscript"/>
        </w:rPr>
        <w:t>,</w:t>
      </w:r>
      <w:hyperlink w:anchor="_ENREF_39" w:tooltip="Kim, 2018 #8" w:history="1">
        <w:r w:rsidR="00E42879" w:rsidRPr="00E42879">
          <w:rPr>
            <w:noProof/>
            <w:vertAlign w:val="superscript"/>
          </w:rPr>
          <w:t>39</w:t>
        </w:r>
      </w:hyperlink>
      <w:r w:rsidR="006F3B35">
        <w:rPr>
          <w:vertAlign w:val="subscript"/>
        </w:rPr>
        <w:fldChar w:fldCharType="end"/>
      </w:r>
      <w:r w:rsidRPr="00D734EE">
        <w:t xml:space="preserve">, the magnetic phase transition can change the dielectric function and thus the differential transmission </w:t>
      </w:r>
      <w:r w:rsidRPr="00D734EE">
        <w:sym w:font="Symbol" w:char="F044"/>
      </w:r>
      <w:r w:rsidRPr="00D734EE">
        <w:t xml:space="preserve">T/T can reflect the magnetic phase transition. </w:t>
      </w:r>
      <w:del w:id="153" w:author="Xiong Qihua" w:date="2022-12-16T00:05:00Z">
        <w:r w:rsidRPr="00D734EE" w:rsidDel="008C384F">
          <w:delText xml:space="preserve">For </w:delText>
        </w:r>
      </w:del>
      <w:ins w:id="154" w:author="Xiong Qihua" w:date="2022-12-16T00:05:00Z">
        <w:r w:rsidR="008C384F">
          <w:t>When the</w:t>
        </w:r>
        <w:r w:rsidR="008C384F" w:rsidRPr="00D734EE">
          <w:t xml:space="preserve"> </w:t>
        </w:r>
      </w:ins>
      <w:r w:rsidRPr="00D734EE">
        <w:t>NiPS</w:t>
      </w:r>
      <w:r w:rsidRPr="00D734EE">
        <w:rPr>
          <w:vertAlign w:val="subscript"/>
        </w:rPr>
        <w:t>3</w:t>
      </w:r>
      <w:r w:rsidRPr="00D734EE">
        <w:t xml:space="preserve"> </w:t>
      </w:r>
      <w:ins w:id="155" w:author="Xiong Qihua" w:date="2022-12-16T00:05:00Z">
        <w:r w:rsidR="008C384F">
          <w:t xml:space="preserve">thickness changes </w:t>
        </w:r>
      </w:ins>
      <w:r w:rsidRPr="00D734EE">
        <w:t xml:space="preserve">from bulk to bilayer, it is therefore reasonable to assume that the pump induced excitation of a quasiparticle from the spin ground state to above the spin-wave gap will contribute to the differential </w:t>
      </w:r>
      <w:r w:rsidRPr="00D734EE">
        <w:sym w:font="Symbol" w:char="F044"/>
      </w:r>
      <w:r w:rsidRPr="00D734EE">
        <w:t xml:space="preserve">T/T. As the temperature increases to near </w:t>
      </w:r>
      <w:r w:rsidRPr="00D734EE">
        <w:rPr>
          <w:i/>
        </w:rPr>
        <w:t>T</w:t>
      </w:r>
      <w:r w:rsidRPr="00D734EE">
        <w:rPr>
          <w:vertAlign w:val="subscript"/>
        </w:rPr>
        <w:t>N</w:t>
      </w:r>
      <w:r w:rsidRPr="00D734EE">
        <w:t xml:space="preserve">, the spin-wave gap decreases and the high-energy phonons produced by carrier relaxation can excite the spin from the ground state to above the spin-wave gap, bringing an additional increase of </w:t>
      </w:r>
      <w:r w:rsidRPr="00D734EE">
        <w:sym w:font="Symbol" w:char="F044"/>
      </w:r>
      <w:r w:rsidRPr="00D734EE">
        <w:t xml:space="preserve">T/T at a temperature near </w:t>
      </w:r>
      <w:r w:rsidRPr="00D734EE">
        <w:rPr>
          <w:i/>
        </w:rPr>
        <w:t>T</w:t>
      </w:r>
      <w:r w:rsidRPr="00D734EE">
        <w:rPr>
          <w:vertAlign w:val="subscript"/>
        </w:rPr>
        <w:t>N</w:t>
      </w:r>
      <w:r w:rsidRPr="00D734EE">
        <w:t>. This may be one of the important reasons why we can observe the magnetic phase transition in NiPS</w:t>
      </w:r>
      <w:r w:rsidRPr="00D734EE">
        <w:rPr>
          <w:vertAlign w:val="subscript"/>
        </w:rPr>
        <w:t>3</w:t>
      </w:r>
      <w:r w:rsidRPr="00D734EE">
        <w:t xml:space="preserve"> samples from bulk to bilayer by ultrafast spectroscopy. In addition, in NiPS</w:t>
      </w:r>
      <w:r w:rsidRPr="00D734EE">
        <w:rPr>
          <w:vertAlign w:val="subscript"/>
        </w:rPr>
        <w:t>3</w:t>
      </w:r>
      <w:r w:rsidRPr="00D734EE">
        <w:t xml:space="preserve"> monolayer of XY-type the ultrafast dynamics can also be used to identify the</w:t>
      </w:r>
      <w:r>
        <w:t xml:space="preserve"> quasi-long-range</w:t>
      </w:r>
      <w:r w:rsidRPr="00D734EE">
        <w:t xml:space="preserve"> magnetic order. A recent theoretical investigation has pointed out that after a possible BKT-phase transition in monolayer NiPS</w:t>
      </w:r>
      <w:r w:rsidRPr="00D734EE">
        <w:rPr>
          <w:vertAlign w:val="subscript"/>
        </w:rPr>
        <w:t>3</w:t>
      </w:r>
      <w:r w:rsidRPr="00D734EE">
        <w:t xml:space="preserve">, the breaking of bound vortice-antivortice pairs into free vortices can contribute to the change of dielectric function across </w:t>
      </w:r>
      <w:r w:rsidRPr="00D734EE">
        <w:rPr>
          <w:i/>
        </w:rPr>
        <w:t>T</w:t>
      </w:r>
      <w:r w:rsidRPr="00D734EE">
        <w:rPr>
          <w:vertAlign w:val="subscript"/>
        </w:rPr>
        <w:t>BKT</w:t>
      </w:r>
      <w:hyperlink w:anchor="_ENREF_40" w:tooltip="Seifert, 2022 #53" w:history="1">
        <w:r w:rsidR="00E42879">
          <w:rPr>
            <w:vertAlign w:val="subscript"/>
          </w:rPr>
          <w:fldChar w:fldCharType="begin"/>
        </w:r>
        <w:r w:rsidR="00E42879">
          <w:rPr>
            <w:vertAlign w:val="subscript"/>
          </w:rPr>
          <w:instrText xml:space="preserve"> ADDIN EN.CITE &lt;EndNote&gt;&lt;Cite&gt;&lt;Author&gt;Seifert&lt;/Author&gt;&lt;Year&gt;2022&lt;/Year&gt;&lt;RecNum&gt;53&lt;/RecNum&gt;&lt;DisplayText&gt;&lt;style face="superscript"&gt;40&lt;/style&gt;&lt;/DisplayText&gt;&lt;record&gt;&lt;rec-number&gt;53&lt;/rec-number&gt;&lt;foreign-keys&gt;&lt;key app="EN" db-id="wdrafxsw69vtske5v9sx2t0zvvateta2pxtt" timestamp="1670657952"&gt;53&lt;/key&gt;&lt;/foreign-keys&gt;&lt;ref-type name="Journal Article"&gt;17&lt;/ref-type&gt;&lt;contributors&gt;&lt;authors&gt;&lt;author&gt;Seifert, Urban FP&lt;/author&gt;&lt;author&gt;Ye, Mengxing&lt;/author&gt;&lt;author&gt;Balents, Leon&lt;/author&gt;&lt;/authors&gt;&lt;/contributors&gt;&lt;titles&gt;&lt;title&gt;&lt;style face="normal" font="default" size="100%"&gt;Ultrafast optical excitation of magnetic dynamics in van der Waals magnets: Coherent magnons and BKT dynamics in NiPS&lt;/style&gt;&lt;style face="subscript" font="default" size="100%"&gt;3&lt;/style&gt;&lt;/title&gt;&lt;secondary-title&gt;Physical Review B&lt;/secondary-title&gt;&lt;/titles&gt;&lt;periodical&gt;&lt;full-title&gt;Physical Review B&lt;/full-title&gt;&lt;/periodical&gt;&lt;pages&gt;155138&lt;/pages&gt;&lt;volume&gt;105&lt;/volume&gt;&lt;number&gt;15&lt;/number&gt;&lt;dates&gt;&lt;year&gt;2022&lt;/year&gt;&lt;/dates&gt;&lt;urls&gt;&lt;/urls&gt;&lt;/record&gt;&lt;/Cite&gt;&lt;/EndNote&gt;</w:instrText>
        </w:r>
        <w:r w:rsidR="00E42879">
          <w:rPr>
            <w:vertAlign w:val="subscript"/>
          </w:rPr>
          <w:fldChar w:fldCharType="separate"/>
        </w:r>
        <w:r w:rsidR="00E42879" w:rsidRPr="00E42879">
          <w:rPr>
            <w:noProof/>
            <w:vertAlign w:val="superscript"/>
          </w:rPr>
          <w:t>40</w:t>
        </w:r>
        <w:r w:rsidR="00E42879">
          <w:rPr>
            <w:vertAlign w:val="subscript"/>
          </w:rPr>
          <w:fldChar w:fldCharType="end"/>
        </w:r>
      </w:hyperlink>
      <w:r w:rsidRPr="00D734EE">
        <w:t>, which can qualitatively explain the peak of (</w:t>
      </w:r>
      <w:r w:rsidRPr="00D734EE">
        <w:sym w:font="Symbol" w:char="F044"/>
      </w:r>
      <w:r w:rsidRPr="00D734EE">
        <w:t>T/T)</w:t>
      </w:r>
      <w:r w:rsidRPr="00D734EE">
        <w:rPr>
          <w:vertAlign w:val="subscript"/>
        </w:rPr>
        <w:t>max</w:t>
      </w:r>
      <w:r w:rsidRPr="00D734EE">
        <w:t xml:space="preserve"> </w:t>
      </w:r>
      <w:ins w:id="156" w:author="Xiong Qihua" w:date="2022-12-16T00:07:00Z">
        <w:r w:rsidR="008C384F">
          <w:t xml:space="preserve">that </w:t>
        </w:r>
      </w:ins>
      <w:r w:rsidRPr="00D734EE">
        <w:t>we observe</w:t>
      </w:r>
      <w:ins w:id="157" w:author="Xiong Qihua" w:date="2022-12-16T00:07:00Z">
        <w:r w:rsidR="008C384F">
          <w:t>d</w:t>
        </w:r>
      </w:ins>
      <w:r w:rsidRPr="00D734EE">
        <w:t xml:space="preserve"> in monolayer NiPS</w:t>
      </w:r>
      <w:r w:rsidRPr="00D734EE">
        <w:rPr>
          <w:vertAlign w:val="subscript"/>
        </w:rPr>
        <w:t>3</w:t>
      </w:r>
      <w:r w:rsidRPr="00D734EE">
        <w:t>. Combining the results of 2M properties, the temperature dependent (</w:t>
      </w:r>
      <w:r w:rsidRPr="00D734EE">
        <w:sym w:font="Symbol" w:char="F044"/>
      </w:r>
      <w:r w:rsidRPr="00D734EE">
        <w:t>T/</w:t>
      </w:r>
      <w:proofErr w:type="gramStart"/>
      <w:r w:rsidRPr="00D734EE">
        <w:t>T)</w:t>
      </w:r>
      <w:r w:rsidRPr="00D734EE">
        <w:rPr>
          <w:vertAlign w:val="subscript"/>
        </w:rPr>
        <w:t>max</w:t>
      </w:r>
      <w:proofErr w:type="gramEnd"/>
      <w:r w:rsidRPr="00D734EE">
        <w:t xml:space="preserve"> and </w:t>
      </w:r>
      <w:ins w:id="158" w:author="Xiong Qihua" w:date="2022-12-16T00:07:00Z">
        <w:r w:rsidR="008C384F">
          <w:t xml:space="preserve">the </w:t>
        </w:r>
      </w:ins>
      <w:r w:rsidRPr="00D734EE">
        <w:t xml:space="preserve">theoretical calculations, we can conclude that </w:t>
      </w:r>
      <w:del w:id="159" w:author="Xiong Qihua" w:date="2022-12-16T00:07:00Z">
        <w:r w:rsidRPr="00D734EE" w:rsidDel="008C384F">
          <w:delText xml:space="preserve">there is still </w:delText>
        </w:r>
      </w:del>
      <w:r w:rsidRPr="00D734EE">
        <w:t xml:space="preserve">robust </w:t>
      </w:r>
      <w:r>
        <w:t xml:space="preserve">quasi-long-range </w:t>
      </w:r>
      <w:r w:rsidRPr="00D734EE">
        <w:t xml:space="preserve">magnetic order exist </w:t>
      </w:r>
      <w:ins w:id="160" w:author="Xiong Qihua" w:date="2022-12-16T00:08:00Z">
        <w:r w:rsidR="008C384F">
          <w:t xml:space="preserve">even </w:t>
        </w:r>
      </w:ins>
      <w:r w:rsidRPr="00D734EE">
        <w:t>in monolayer NiPS</w:t>
      </w:r>
      <w:r w:rsidRPr="00D734EE">
        <w:rPr>
          <w:vertAlign w:val="subscript"/>
        </w:rPr>
        <w:t>3</w:t>
      </w:r>
      <w:r w:rsidRPr="00D734EE">
        <w:t xml:space="preserve">, whose magnetic phase transition </w:t>
      </w:r>
      <w:r>
        <w:t>should be</w:t>
      </w:r>
      <w:r w:rsidRPr="00D734EE">
        <w:t xml:space="preserve"> of BKT-type.</w:t>
      </w:r>
    </w:p>
    <w:bookmarkEnd w:id="21"/>
    <w:p w14:paraId="2DE3330C" w14:textId="77777777" w:rsidR="001A00FF" w:rsidRPr="00D734EE" w:rsidRDefault="001A00FF" w:rsidP="006253FB">
      <w:pPr>
        <w:spacing w:line="360" w:lineRule="auto"/>
      </w:pPr>
      <w:r w:rsidRPr="00D734EE">
        <w:rPr>
          <w:b/>
          <w:sz w:val="28"/>
        </w:rPr>
        <w:t>Conclusion</w:t>
      </w:r>
    </w:p>
    <w:p w14:paraId="002A1B98" w14:textId="1F40F7C8" w:rsidR="001A00FF" w:rsidRPr="00D734EE" w:rsidRDefault="001A00FF" w:rsidP="006253FB">
      <w:pPr>
        <w:spacing w:line="360" w:lineRule="auto"/>
        <w:ind w:firstLine="420"/>
        <w:rPr>
          <w:b/>
        </w:rPr>
      </w:pPr>
      <w:r w:rsidRPr="00D734EE">
        <w:t xml:space="preserve">In summary, by studying the helicity-resolved Raman spectroscopy and the ultrafast spectroscopy </w:t>
      </w:r>
      <w:r w:rsidRPr="00D734EE">
        <w:rPr>
          <w:rFonts w:hint="eastAsia"/>
        </w:rPr>
        <w:t>with</w:t>
      </w:r>
      <w:r w:rsidRPr="00D734EE">
        <w:t xml:space="preserve"> various thickness down to monolayer, we </w:t>
      </w:r>
      <w:ins w:id="161" w:author="Xiong Qihua" w:date="2022-12-16T00:09:00Z">
        <w:r w:rsidR="00E61CFC">
          <w:t xml:space="preserve">have </w:t>
        </w:r>
      </w:ins>
      <w:r w:rsidRPr="00D734EE">
        <w:t>unambiguously identif</w:t>
      </w:r>
      <w:r>
        <w:t>ied</w:t>
      </w:r>
      <w:r w:rsidRPr="00D734EE">
        <w:t xml:space="preserve"> magnetic order in NiPS</w:t>
      </w:r>
      <w:r w:rsidRPr="00D734EE">
        <w:rPr>
          <w:vertAlign w:val="subscript"/>
        </w:rPr>
        <w:t>3</w:t>
      </w:r>
      <w:r w:rsidRPr="00D734EE">
        <w:t xml:space="preserve"> from bulk to monolayer. By </w:t>
      </w:r>
      <w:r w:rsidRPr="00D734EE">
        <w:lastRenderedPageBreak/>
        <w:t>examining the 2M properties and transient absorptions, we</w:t>
      </w:r>
      <w:r>
        <w:t xml:space="preserve"> obtained</w:t>
      </w:r>
      <w:r w:rsidRPr="00D734EE">
        <w:t xml:space="preserve"> the phase transition temperatures of NiPS</w:t>
      </w:r>
      <w:r w:rsidRPr="00D734EE">
        <w:rPr>
          <w:vertAlign w:val="subscript"/>
        </w:rPr>
        <w:t>3</w:t>
      </w:r>
      <w:r w:rsidRPr="00D734EE">
        <w:t xml:space="preserve"> samples with different thicknesses, which are </w:t>
      </w:r>
      <w:r>
        <w:t xml:space="preserve">about </w:t>
      </w:r>
      <w:r w:rsidR="00F12E67" w:rsidRPr="00D734EE">
        <w:t>1</w:t>
      </w:r>
      <w:r w:rsidR="00F12E67">
        <w:t>60</w:t>
      </w:r>
      <w:r w:rsidR="00F12E67" w:rsidRPr="00D734EE">
        <w:t xml:space="preserve"> </w:t>
      </w:r>
      <w:r w:rsidRPr="00D734EE">
        <w:t>K for bulk</w:t>
      </w:r>
      <w:r w:rsidR="00343C31">
        <w:t>, 150 K for bilayer</w:t>
      </w:r>
      <w:r w:rsidRPr="00D734EE">
        <w:t xml:space="preserve"> and 140 K for monolayer, </w:t>
      </w:r>
      <w:r>
        <w:t>indicating</w:t>
      </w:r>
      <w:r w:rsidR="009137F3">
        <w:t xml:space="preserve"> </w:t>
      </w:r>
      <w:r w:rsidRPr="00D734EE">
        <w:t>AFM-PM phase transition in bulk</w:t>
      </w:r>
      <w:r w:rsidR="00343C31">
        <w:t xml:space="preserve"> and</w:t>
      </w:r>
      <w:r w:rsidRPr="00D734EE">
        <w:t xml:space="preserve"> BKT-transition in monolayer. </w:t>
      </w:r>
      <w:r>
        <w:t>Indeed, t</w:t>
      </w:r>
      <w:r w:rsidRPr="00D734EE">
        <w:t>heoretical simulations show that monolayer NiPS</w:t>
      </w:r>
      <w:r w:rsidRPr="00D734EE">
        <w:rPr>
          <w:vertAlign w:val="subscript"/>
        </w:rPr>
        <w:t>3</w:t>
      </w:r>
      <w:r w:rsidRPr="00D734EE">
        <w:t xml:space="preserve"> has zigzag-AFM order</w:t>
      </w:r>
      <w:r w:rsidR="00343C31">
        <w:t>ed ground state</w:t>
      </w:r>
      <w:r w:rsidRPr="00D734EE">
        <w:t xml:space="preserve"> at zero temperature and BKT-transition at finite temperatures. </w:t>
      </w:r>
      <w:r>
        <w:t>Therefore, o</w:t>
      </w:r>
      <w:r w:rsidRPr="00D734EE">
        <w:t xml:space="preserve">ur </w:t>
      </w:r>
      <w:del w:id="162" w:author="Xiong Qihua" w:date="2022-12-16T00:09:00Z">
        <w:r w:rsidRPr="00D734EE" w:rsidDel="00E61CFC">
          <w:delText>work</w:delText>
        </w:r>
        <w:r w:rsidDel="00E61CFC">
          <w:delText xml:space="preserve"> </w:delText>
        </w:r>
      </w:del>
      <w:ins w:id="163" w:author="Xiong Qihua" w:date="2022-12-16T00:09:00Z">
        <w:r w:rsidR="00E61CFC">
          <w:t xml:space="preserve">investigations </w:t>
        </w:r>
      </w:ins>
      <w:r>
        <w:t>convincingly settle</w:t>
      </w:r>
      <w:del w:id="164" w:author="Xiong Qihua" w:date="2022-12-16T00:09:00Z">
        <w:r w:rsidDel="00E61CFC">
          <w:delText>d</w:delText>
        </w:r>
      </w:del>
      <w:r>
        <w:t xml:space="preserve"> that </w:t>
      </w:r>
      <w:r w:rsidRPr="00D734EE">
        <w:t>the monolayer NiPS</w:t>
      </w:r>
      <w:r w:rsidRPr="00D734EE">
        <w:rPr>
          <w:vertAlign w:val="subscript"/>
        </w:rPr>
        <w:t>3</w:t>
      </w:r>
      <w:r w:rsidRPr="00D734EE">
        <w:t xml:space="preserve"> </w:t>
      </w:r>
      <w:r>
        <w:t>is</w:t>
      </w:r>
      <w:r w:rsidRPr="00D734EE">
        <w:t xml:space="preserve"> a 2D XY-type antiferromagnet</w:t>
      </w:r>
      <w:r>
        <w:t>, providing a promising</w:t>
      </w:r>
      <w:r w:rsidRPr="00D734EE">
        <w:t xml:space="preserve"> platform for topological excitations and magnetism engineering.</w:t>
      </w:r>
      <w:r w:rsidRPr="00D734EE">
        <w:rPr>
          <w:b/>
        </w:rPr>
        <w:br w:type="page"/>
      </w:r>
    </w:p>
    <w:p w14:paraId="6A714D97" w14:textId="77777777" w:rsidR="00E15CCB" w:rsidRPr="00297E3C" w:rsidRDefault="00297E3C" w:rsidP="00297E3C">
      <w:pPr>
        <w:spacing w:line="360" w:lineRule="auto"/>
        <w:rPr>
          <w:b/>
        </w:rPr>
      </w:pPr>
      <w:r w:rsidRPr="00D734EE">
        <w:rPr>
          <w:rFonts w:hint="eastAsia"/>
          <w:b/>
        </w:rPr>
        <w:lastRenderedPageBreak/>
        <w:t>R</w:t>
      </w:r>
      <w:r w:rsidRPr="00D734EE">
        <w:rPr>
          <w:b/>
        </w:rPr>
        <w:t>eferences</w:t>
      </w:r>
    </w:p>
    <w:p w14:paraId="17BA7C9D" w14:textId="77777777" w:rsidR="00E42879" w:rsidRPr="00E42879" w:rsidRDefault="00E15CCB" w:rsidP="00E42879">
      <w:pPr>
        <w:pStyle w:val="EndNoteBibliography"/>
        <w:ind w:left="720" w:hanging="720"/>
      </w:pPr>
      <w:r>
        <w:fldChar w:fldCharType="begin"/>
      </w:r>
      <w:r>
        <w:instrText xml:space="preserve"> ADDIN EN.REFLIST </w:instrText>
      </w:r>
      <w:r>
        <w:fldChar w:fldCharType="separate"/>
      </w:r>
      <w:bookmarkStart w:id="165" w:name="_ENREF_1"/>
      <w:r w:rsidR="00E42879" w:rsidRPr="00E42879">
        <w:t>1</w:t>
      </w:r>
      <w:r w:rsidR="00E42879" w:rsidRPr="00E42879">
        <w:tab/>
        <w:t>Butler, S. Z.</w:t>
      </w:r>
      <w:r w:rsidR="00E42879" w:rsidRPr="00E42879">
        <w:rPr>
          <w:i/>
        </w:rPr>
        <w:t xml:space="preserve"> et al.</w:t>
      </w:r>
      <w:r w:rsidR="00E42879" w:rsidRPr="00E42879">
        <w:t xml:space="preserve"> Progress, challenges, and opportunities in two-dimensional materials beyond graphene. </w:t>
      </w:r>
      <w:r w:rsidR="00E42879" w:rsidRPr="00E42879">
        <w:rPr>
          <w:i/>
        </w:rPr>
        <w:t>ACS Nano</w:t>
      </w:r>
      <w:r w:rsidR="00E42879" w:rsidRPr="00E42879">
        <w:t xml:space="preserve"> </w:t>
      </w:r>
      <w:r w:rsidR="00E42879" w:rsidRPr="00E42879">
        <w:rPr>
          <w:b/>
        </w:rPr>
        <w:t>7</w:t>
      </w:r>
      <w:r w:rsidR="00E42879" w:rsidRPr="00E42879">
        <w:t>, 2898-2926 (2013).</w:t>
      </w:r>
      <w:bookmarkEnd w:id="165"/>
    </w:p>
    <w:p w14:paraId="684B6455" w14:textId="77777777" w:rsidR="00E42879" w:rsidRPr="00E42879" w:rsidRDefault="00E42879" w:rsidP="00E42879">
      <w:pPr>
        <w:pStyle w:val="EndNoteBibliography"/>
        <w:ind w:left="720" w:hanging="720"/>
      </w:pPr>
      <w:bookmarkStart w:id="166" w:name="_ENREF_2"/>
      <w:r w:rsidRPr="00E42879">
        <w:t>2</w:t>
      </w:r>
      <w:r w:rsidRPr="00E42879">
        <w:tab/>
        <w:t xml:space="preserve">Gong, C. &amp; Zhang, X. Two-dimensional magnetic crystals and emergent heterostructure devices. </w:t>
      </w:r>
      <w:r w:rsidRPr="00E42879">
        <w:rPr>
          <w:i/>
        </w:rPr>
        <w:t>Science</w:t>
      </w:r>
      <w:r w:rsidRPr="00E42879">
        <w:t xml:space="preserve"> </w:t>
      </w:r>
      <w:r w:rsidRPr="00E42879">
        <w:rPr>
          <w:b/>
        </w:rPr>
        <w:t>363</w:t>
      </w:r>
      <w:r w:rsidRPr="00E42879">
        <w:t>, eaav4450 (2019).</w:t>
      </w:r>
      <w:bookmarkEnd w:id="166"/>
    </w:p>
    <w:p w14:paraId="2F54EDCB" w14:textId="77777777" w:rsidR="00E42879" w:rsidRPr="00E42879" w:rsidRDefault="00E42879" w:rsidP="00E42879">
      <w:pPr>
        <w:pStyle w:val="EndNoteBibliography"/>
        <w:ind w:left="720" w:hanging="720"/>
      </w:pPr>
      <w:bookmarkStart w:id="167" w:name="_ENREF_3"/>
      <w:r w:rsidRPr="00E42879">
        <w:t>3</w:t>
      </w:r>
      <w:r w:rsidRPr="00E42879">
        <w:tab/>
        <w:t xml:space="preserve">Gibertini, M., Koperski, M., Morpurgo, A. F. &amp; Novoselov, K. S. Magnetic 2D materials and heterostructures. </w:t>
      </w:r>
      <w:r w:rsidRPr="00E42879">
        <w:rPr>
          <w:i/>
        </w:rPr>
        <w:t>Nature Nanotechnology</w:t>
      </w:r>
      <w:r w:rsidRPr="00E42879">
        <w:t xml:space="preserve"> </w:t>
      </w:r>
      <w:r w:rsidRPr="00E42879">
        <w:rPr>
          <w:b/>
        </w:rPr>
        <w:t>14</w:t>
      </w:r>
      <w:r w:rsidRPr="00E42879">
        <w:t>, 408-419 (2019).</w:t>
      </w:r>
      <w:bookmarkEnd w:id="167"/>
    </w:p>
    <w:p w14:paraId="68334136" w14:textId="77777777" w:rsidR="00E42879" w:rsidRPr="00E42879" w:rsidRDefault="00E42879" w:rsidP="00E42879">
      <w:pPr>
        <w:pStyle w:val="EndNoteBibliography"/>
        <w:ind w:left="720" w:hanging="720"/>
      </w:pPr>
      <w:bookmarkStart w:id="168" w:name="_ENREF_4"/>
      <w:r w:rsidRPr="00E42879">
        <w:t>4</w:t>
      </w:r>
      <w:r w:rsidRPr="00E42879">
        <w:tab/>
        <w:t xml:space="preserve">Mermin, N. D. &amp; Wagner, H. Absence of ferromagnetism or antiferromagnetism in one-or two-dimensional isotropic Heisenberg models. </w:t>
      </w:r>
      <w:r w:rsidRPr="00E42879">
        <w:rPr>
          <w:i/>
        </w:rPr>
        <w:t>Physical Review Letters</w:t>
      </w:r>
      <w:r w:rsidRPr="00E42879">
        <w:t xml:space="preserve"> </w:t>
      </w:r>
      <w:r w:rsidRPr="00E42879">
        <w:rPr>
          <w:b/>
        </w:rPr>
        <w:t>17</w:t>
      </w:r>
      <w:r w:rsidRPr="00E42879">
        <w:t>, 1133 (1966).</w:t>
      </w:r>
      <w:bookmarkEnd w:id="168"/>
    </w:p>
    <w:p w14:paraId="1159A4DD" w14:textId="77777777" w:rsidR="00E42879" w:rsidRPr="00E42879" w:rsidRDefault="00E42879" w:rsidP="00E42879">
      <w:pPr>
        <w:pStyle w:val="EndNoteBibliography"/>
        <w:ind w:left="720" w:hanging="720"/>
      </w:pPr>
      <w:bookmarkStart w:id="169" w:name="_ENREF_5"/>
      <w:r w:rsidRPr="00E42879">
        <w:t>5</w:t>
      </w:r>
      <w:r w:rsidRPr="00E42879">
        <w:tab/>
        <w:t>Huang, B.</w:t>
      </w:r>
      <w:r w:rsidRPr="00E42879">
        <w:rPr>
          <w:i/>
        </w:rPr>
        <w:t xml:space="preserve"> et al.</w:t>
      </w:r>
      <w:r w:rsidRPr="00E42879">
        <w:t xml:space="preserve"> Layer-dependent ferromagnetism in a van der Waals crystal down to the monolayer limit. </w:t>
      </w:r>
      <w:r w:rsidRPr="00E42879">
        <w:rPr>
          <w:i/>
        </w:rPr>
        <w:t>Nature</w:t>
      </w:r>
      <w:r w:rsidRPr="00E42879">
        <w:t xml:space="preserve"> </w:t>
      </w:r>
      <w:r w:rsidRPr="00E42879">
        <w:rPr>
          <w:b/>
        </w:rPr>
        <w:t>546</w:t>
      </w:r>
      <w:r w:rsidRPr="00E42879">
        <w:t>, 270-273 (2017).</w:t>
      </w:r>
      <w:bookmarkEnd w:id="169"/>
    </w:p>
    <w:p w14:paraId="37166982" w14:textId="77777777" w:rsidR="00E42879" w:rsidRPr="00E42879" w:rsidRDefault="00E42879" w:rsidP="00E42879">
      <w:pPr>
        <w:pStyle w:val="EndNoteBibliography"/>
        <w:ind w:left="720" w:hanging="720"/>
      </w:pPr>
      <w:bookmarkStart w:id="170" w:name="_ENREF_6"/>
      <w:r w:rsidRPr="00E42879">
        <w:t>6</w:t>
      </w:r>
      <w:r w:rsidRPr="00E42879">
        <w:tab/>
        <w:t>Wang, X.</w:t>
      </w:r>
      <w:r w:rsidRPr="00E42879">
        <w:rPr>
          <w:i/>
        </w:rPr>
        <w:t xml:space="preserve"> et al.</w:t>
      </w:r>
      <w:r w:rsidRPr="00E42879">
        <w:t xml:space="preserve"> Raman spectroscopy of atomically thin two-dimensional magnetic iron phosphorus trisulfide (FePS</w:t>
      </w:r>
      <w:r w:rsidRPr="00E42879">
        <w:rPr>
          <w:vertAlign w:val="subscript"/>
        </w:rPr>
        <w:t>3</w:t>
      </w:r>
      <w:r w:rsidRPr="00E42879">
        <w:t xml:space="preserve">) crystals. </w:t>
      </w:r>
      <w:r w:rsidRPr="00E42879">
        <w:rPr>
          <w:i/>
        </w:rPr>
        <w:t>2D Materials</w:t>
      </w:r>
      <w:r w:rsidRPr="00E42879">
        <w:t xml:space="preserve"> </w:t>
      </w:r>
      <w:r w:rsidRPr="00E42879">
        <w:rPr>
          <w:b/>
        </w:rPr>
        <w:t>3</w:t>
      </w:r>
      <w:r w:rsidRPr="00E42879">
        <w:t>, 031009 (2016).</w:t>
      </w:r>
      <w:bookmarkEnd w:id="170"/>
    </w:p>
    <w:p w14:paraId="71DA750B" w14:textId="77777777" w:rsidR="00E42879" w:rsidRPr="00E42879" w:rsidRDefault="00E42879" w:rsidP="00E42879">
      <w:pPr>
        <w:pStyle w:val="EndNoteBibliography"/>
        <w:ind w:left="720" w:hanging="720"/>
      </w:pPr>
      <w:bookmarkStart w:id="171" w:name="_ENREF_7"/>
      <w:r w:rsidRPr="00E42879">
        <w:t>7</w:t>
      </w:r>
      <w:r w:rsidRPr="00E42879">
        <w:tab/>
        <w:t>Gong, C.</w:t>
      </w:r>
      <w:r w:rsidRPr="00E42879">
        <w:rPr>
          <w:i/>
        </w:rPr>
        <w:t xml:space="preserve"> et al.</w:t>
      </w:r>
      <w:r w:rsidRPr="00E42879">
        <w:t xml:space="preserve"> Discovery of intrinsic ferromagnetism in two-dimensional van der Waals crystals. </w:t>
      </w:r>
      <w:r w:rsidRPr="00E42879">
        <w:rPr>
          <w:i/>
        </w:rPr>
        <w:t>Nature</w:t>
      </w:r>
      <w:r w:rsidRPr="00E42879">
        <w:t xml:space="preserve"> </w:t>
      </w:r>
      <w:r w:rsidRPr="00E42879">
        <w:rPr>
          <w:b/>
        </w:rPr>
        <w:t>546</w:t>
      </w:r>
      <w:r w:rsidRPr="00E42879">
        <w:t>, 265-269 (2017).</w:t>
      </w:r>
      <w:bookmarkEnd w:id="171"/>
    </w:p>
    <w:p w14:paraId="64C91883" w14:textId="77777777" w:rsidR="00E42879" w:rsidRPr="00E42879" w:rsidRDefault="00E42879" w:rsidP="00E42879">
      <w:pPr>
        <w:pStyle w:val="EndNoteBibliography"/>
        <w:ind w:left="720" w:hanging="720"/>
      </w:pPr>
      <w:bookmarkStart w:id="172" w:name="_ENREF_8"/>
      <w:r w:rsidRPr="00E42879">
        <w:t>8</w:t>
      </w:r>
      <w:r w:rsidRPr="00E42879">
        <w:tab/>
        <w:t>Du, K.-z.</w:t>
      </w:r>
      <w:r w:rsidRPr="00E42879">
        <w:rPr>
          <w:i/>
        </w:rPr>
        <w:t xml:space="preserve"> et al.</w:t>
      </w:r>
      <w:r w:rsidRPr="00E42879">
        <w:t xml:space="preserve"> Weak van der Waals stacking, wide-range band gap, and Raman study on ultrathin layers of metal phosphorus trichalcogenides. </w:t>
      </w:r>
      <w:r w:rsidRPr="00E42879">
        <w:rPr>
          <w:i/>
        </w:rPr>
        <w:t>ACS Nano</w:t>
      </w:r>
      <w:r w:rsidRPr="00E42879">
        <w:t xml:space="preserve"> </w:t>
      </w:r>
      <w:r w:rsidRPr="00E42879">
        <w:rPr>
          <w:b/>
        </w:rPr>
        <w:t>10</w:t>
      </w:r>
      <w:r w:rsidRPr="00E42879">
        <w:t>, 1738-1743 (2016).</w:t>
      </w:r>
      <w:bookmarkEnd w:id="172"/>
    </w:p>
    <w:p w14:paraId="11BE3AA0" w14:textId="77777777" w:rsidR="00E42879" w:rsidRPr="00E42879" w:rsidRDefault="00E42879" w:rsidP="00E42879">
      <w:pPr>
        <w:pStyle w:val="EndNoteBibliography"/>
        <w:ind w:left="720" w:hanging="720"/>
      </w:pPr>
      <w:bookmarkStart w:id="173" w:name="_ENREF_9"/>
      <w:r w:rsidRPr="00E42879">
        <w:t>9</w:t>
      </w:r>
      <w:r w:rsidRPr="00E42879">
        <w:tab/>
        <w:t xml:space="preserve">Kosterlitz, J. M. &amp; Thouless, D. J. Ordering, metastability and phase transitions in two-dimensional systems. </w:t>
      </w:r>
      <w:r w:rsidRPr="00E42879">
        <w:rPr>
          <w:i/>
        </w:rPr>
        <w:t>Journal of Physics C: Solid State Physics</w:t>
      </w:r>
      <w:r w:rsidRPr="00E42879">
        <w:t xml:space="preserve"> </w:t>
      </w:r>
      <w:r w:rsidRPr="00E42879">
        <w:rPr>
          <w:b/>
        </w:rPr>
        <w:t>6</w:t>
      </w:r>
      <w:r w:rsidRPr="00E42879">
        <w:t>, 1181 (1973).</w:t>
      </w:r>
      <w:bookmarkEnd w:id="173"/>
    </w:p>
    <w:p w14:paraId="49DBC838" w14:textId="77777777" w:rsidR="00E42879" w:rsidRPr="00E42879" w:rsidRDefault="00E42879" w:rsidP="00E42879">
      <w:pPr>
        <w:pStyle w:val="EndNoteBibliography"/>
        <w:ind w:left="720" w:hanging="720"/>
      </w:pPr>
      <w:bookmarkStart w:id="174" w:name="_ENREF_10"/>
      <w:r w:rsidRPr="00E42879">
        <w:t>10</w:t>
      </w:r>
      <w:r w:rsidRPr="00E42879">
        <w:tab/>
        <w:t xml:space="preserve">Clade, P., Ryu, C., Ramanathan, A., Helmerson, K. &amp; Phillips, W. D. Observation of a 2D Bose gas: from thermal to quasicondensate to superfluid. </w:t>
      </w:r>
      <w:r w:rsidRPr="00E42879">
        <w:rPr>
          <w:i/>
        </w:rPr>
        <w:t>Physical Review Letters</w:t>
      </w:r>
      <w:r w:rsidRPr="00E42879">
        <w:t xml:space="preserve"> </w:t>
      </w:r>
      <w:r w:rsidRPr="00E42879">
        <w:rPr>
          <w:b/>
        </w:rPr>
        <w:t>102</w:t>
      </w:r>
      <w:r w:rsidRPr="00E42879">
        <w:t>, 170401 (2009).</w:t>
      </w:r>
      <w:bookmarkEnd w:id="174"/>
    </w:p>
    <w:p w14:paraId="0F9CD9BF" w14:textId="77777777" w:rsidR="00E42879" w:rsidRPr="00E42879" w:rsidRDefault="00E42879" w:rsidP="00E42879">
      <w:pPr>
        <w:pStyle w:val="EndNoteBibliography"/>
        <w:ind w:left="720" w:hanging="720"/>
      </w:pPr>
      <w:bookmarkStart w:id="175" w:name="_ENREF_11"/>
      <w:r w:rsidRPr="00E42879">
        <w:t>11</w:t>
      </w:r>
      <w:r w:rsidRPr="00E42879">
        <w:tab/>
        <w:t xml:space="preserve">Simula, T. P. &amp; Blakie, P. Thermal activation of vortex-antivortex pairs in quasi-two-dimensional Bose-Einstein condensates. </w:t>
      </w:r>
      <w:r w:rsidRPr="00E42879">
        <w:rPr>
          <w:i/>
        </w:rPr>
        <w:t>Physical Review Letters</w:t>
      </w:r>
      <w:r w:rsidRPr="00E42879">
        <w:t xml:space="preserve"> </w:t>
      </w:r>
      <w:r w:rsidRPr="00E42879">
        <w:rPr>
          <w:b/>
        </w:rPr>
        <w:t>96</w:t>
      </w:r>
      <w:r w:rsidRPr="00E42879">
        <w:t>, 020404 (2006).</w:t>
      </w:r>
      <w:bookmarkEnd w:id="175"/>
    </w:p>
    <w:p w14:paraId="0F5A4038" w14:textId="77777777" w:rsidR="00E42879" w:rsidRPr="00E42879" w:rsidRDefault="00E42879" w:rsidP="00E42879">
      <w:pPr>
        <w:pStyle w:val="EndNoteBibliography"/>
        <w:ind w:left="720" w:hanging="720"/>
      </w:pPr>
      <w:bookmarkStart w:id="176" w:name="_ENREF_12"/>
      <w:r w:rsidRPr="00E42879">
        <w:t>12</w:t>
      </w:r>
      <w:r w:rsidRPr="00E42879">
        <w:tab/>
        <w:t xml:space="preserve">Blatter, G., Feigel'man, M. V., Geshkenbein, V. B., Larkin, A. I. &amp; Vinokur, V. M. Vortices in high-temperature superconductors. </w:t>
      </w:r>
      <w:r w:rsidRPr="00E42879">
        <w:rPr>
          <w:i/>
        </w:rPr>
        <w:t>Reviews of Modern Physics</w:t>
      </w:r>
      <w:r w:rsidRPr="00E42879">
        <w:t xml:space="preserve"> </w:t>
      </w:r>
      <w:r w:rsidRPr="00E42879">
        <w:rPr>
          <w:b/>
        </w:rPr>
        <w:t>66</w:t>
      </w:r>
      <w:r w:rsidRPr="00E42879">
        <w:t>, 1125 (1994).</w:t>
      </w:r>
      <w:bookmarkEnd w:id="176"/>
    </w:p>
    <w:p w14:paraId="145E50EE" w14:textId="77777777" w:rsidR="00E42879" w:rsidRPr="00E42879" w:rsidRDefault="00E42879" w:rsidP="00E42879">
      <w:pPr>
        <w:pStyle w:val="EndNoteBibliography"/>
        <w:ind w:left="720" w:hanging="720"/>
      </w:pPr>
      <w:bookmarkStart w:id="177" w:name="_ENREF_13"/>
      <w:r w:rsidRPr="00E42879">
        <w:t>13</w:t>
      </w:r>
      <w:r w:rsidRPr="00E42879">
        <w:tab/>
        <w:t>Kang, S.</w:t>
      </w:r>
      <w:r w:rsidRPr="00E42879">
        <w:rPr>
          <w:i/>
        </w:rPr>
        <w:t xml:space="preserve"> et al.</w:t>
      </w:r>
      <w:r w:rsidRPr="00E42879">
        <w:t xml:space="preserve"> Coherent many-body exciton in van der Waals antiferromagnet NiPS</w:t>
      </w:r>
      <w:r w:rsidRPr="00E42879">
        <w:rPr>
          <w:vertAlign w:val="subscript"/>
        </w:rPr>
        <w:t>3</w:t>
      </w:r>
      <w:r w:rsidRPr="00E42879">
        <w:t xml:space="preserve">. </w:t>
      </w:r>
      <w:r w:rsidRPr="00E42879">
        <w:rPr>
          <w:i/>
        </w:rPr>
        <w:t>Nature</w:t>
      </w:r>
      <w:r w:rsidRPr="00E42879">
        <w:t xml:space="preserve"> </w:t>
      </w:r>
      <w:r w:rsidRPr="00E42879">
        <w:rPr>
          <w:b/>
        </w:rPr>
        <w:t>583</w:t>
      </w:r>
      <w:r w:rsidRPr="00E42879">
        <w:t>, 785-789 (2020).</w:t>
      </w:r>
      <w:bookmarkEnd w:id="177"/>
    </w:p>
    <w:p w14:paraId="015370DD" w14:textId="77777777" w:rsidR="00E42879" w:rsidRPr="00E42879" w:rsidRDefault="00E42879" w:rsidP="00E42879">
      <w:pPr>
        <w:pStyle w:val="EndNoteBibliography"/>
        <w:ind w:left="720" w:hanging="720"/>
      </w:pPr>
      <w:bookmarkStart w:id="178" w:name="_ENREF_14"/>
      <w:r w:rsidRPr="00E42879">
        <w:t>14</w:t>
      </w:r>
      <w:r w:rsidRPr="00E42879">
        <w:tab/>
        <w:t>Liu, S.</w:t>
      </w:r>
      <w:r w:rsidRPr="00E42879">
        <w:rPr>
          <w:i/>
        </w:rPr>
        <w:t xml:space="preserve"> et al.</w:t>
      </w:r>
      <w:r w:rsidRPr="00E42879">
        <w:t xml:space="preserve"> Direct observation of magnon-phonon strong coupling in two-dimensional antiferromagnet at high magnetic fields. </w:t>
      </w:r>
      <w:r w:rsidRPr="00E42879">
        <w:rPr>
          <w:i/>
        </w:rPr>
        <w:t>Physical Review Letters</w:t>
      </w:r>
      <w:r w:rsidRPr="00E42879">
        <w:t xml:space="preserve"> </w:t>
      </w:r>
      <w:r w:rsidRPr="00E42879">
        <w:rPr>
          <w:b/>
        </w:rPr>
        <w:t>127</w:t>
      </w:r>
      <w:r w:rsidRPr="00E42879">
        <w:t>, 097401 (2021).</w:t>
      </w:r>
      <w:bookmarkEnd w:id="178"/>
    </w:p>
    <w:p w14:paraId="791D7CD0" w14:textId="77777777" w:rsidR="00E42879" w:rsidRPr="00E42879" w:rsidRDefault="00E42879" w:rsidP="00E42879">
      <w:pPr>
        <w:pStyle w:val="EndNoteBibliography"/>
        <w:ind w:left="720" w:hanging="720"/>
      </w:pPr>
      <w:bookmarkStart w:id="179" w:name="_ENREF_15"/>
      <w:r w:rsidRPr="00E42879">
        <w:t>15</w:t>
      </w:r>
      <w:r w:rsidRPr="00E42879">
        <w:tab/>
        <w:t>Chen, G.</w:t>
      </w:r>
      <w:r w:rsidRPr="00E42879">
        <w:rPr>
          <w:i/>
        </w:rPr>
        <w:t xml:space="preserve"> et al.</w:t>
      </w:r>
      <w:r w:rsidRPr="00E42879">
        <w:t xml:space="preserve"> Electrically switchable van der Waals magnon valves. </w:t>
      </w:r>
      <w:r w:rsidRPr="00E42879">
        <w:rPr>
          <w:i/>
        </w:rPr>
        <w:t>Nature Communications</w:t>
      </w:r>
      <w:r w:rsidRPr="00E42879">
        <w:t xml:space="preserve"> </w:t>
      </w:r>
      <w:r w:rsidRPr="00E42879">
        <w:rPr>
          <w:b/>
        </w:rPr>
        <w:t>12</w:t>
      </w:r>
      <w:r w:rsidRPr="00E42879">
        <w:t>, 1-5 (2021).</w:t>
      </w:r>
      <w:bookmarkEnd w:id="179"/>
    </w:p>
    <w:p w14:paraId="7B4A300C" w14:textId="77777777" w:rsidR="00E42879" w:rsidRPr="00E42879" w:rsidRDefault="00E42879" w:rsidP="00E42879">
      <w:pPr>
        <w:pStyle w:val="EndNoteBibliography"/>
        <w:ind w:left="720" w:hanging="720"/>
      </w:pPr>
      <w:bookmarkStart w:id="180" w:name="_ENREF_16"/>
      <w:r w:rsidRPr="00E42879">
        <w:t>16</w:t>
      </w:r>
      <w:r w:rsidRPr="00E42879">
        <w:tab/>
        <w:t>Jiang, X.</w:t>
      </w:r>
      <w:r w:rsidRPr="00E42879">
        <w:rPr>
          <w:i/>
        </w:rPr>
        <w:t xml:space="preserve"> et al.</w:t>
      </w:r>
      <w:r w:rsidRPr="00E42879">
        <w:t xml:space="preserve"> Recent progress on 2D magnets: Fundamental mechanism, structural design and modification. </w:t>
      </w:r>
      <w:r w:rsidRPr="00E42879">
        <w:rPr>
          <w:i/>
        </w:rPr>
        <w:t>Applied Physics Reviews</w:t>
      </w:r>
      <w:r w:rsidRPr="00E42879">
        <w:t xml:space="preserve"> </w:t>
      </w:r>
      <w:r w:rsidRPr="00E42879">
        <w:rPr>
          <w:b/>
        </w:rPr>
        <w:t>8</w:t>
      </w:r>
      <w:r w:rsidRPr="00E42879">
        <w:t>, 031305 (2021).</w:t>
      </w:r>
      <w:bookmarkEnd w:id="180"/>
    </w:p>
    <w:p w14:paraId="682224BB" w14:textId="77777777" w:rsidR="00E42879" w:rsidRPr="00E42879" w:rsidRDefault="00E42879" w:rsidP="00E42879">
      <w:pPr>
        <w:pStyle w:val="EndNoteBibliography"/>
        <w:ind w:left="720" w:hanging="720"/>
      </w:pPr>
      <w:bookmarkStart w:id="181" w:name="_ENREF_17"/>
      <w:r w:rsidRPr="00E42879">
        <w:t>17</w:t>
      </w:r>
      <w:r w:rsidRPr="00E42879">
        <w:tab/>
        <w:t xml:space="preserve">Rahman, S., Torres, J. F., Khan, A. R. &amp; Lu, Y. Recent developments in van der Waals antiferromagnetic 2D materials: synthesis, characterization, and device implementation. </w:t>
      </w:r>
      <w:r w:rsidRPr="00E42879">
        <w:rPr>
          <w:i/>
        </w:rPr>
        <w:t>ACS Nano</w:t>
      </w:r>
      <w:r w:rsidRPr="00E42879">
        <w:t xml:space="preserve"> </w:t>
      </w:r>
      <w:r w:rsidRPr="00E42879">
        <w:rPr>
          <w:b/>
        </w:rPr>
        <w:t>15</w:t>
      </w:r>
      <w:r w:rsidRPr="00E42879">
        <w:t>, 17175–17213 (2021).</w:t>
      </w:r>
      <w:bookmarkEnd w:id="181"/>
    </w:p>
    <w:p w14:paraId="00E81B30" w14:textId="77777777" w:rsidR="00E42879" w:rsidRPr="00E42879" w:rsidRDefault="00E42879" w:rsidP="00E42879">
      <w:pPr>
        <w:pStyle w:val="EndNoteBibliography"/>
        <w:ind w:left="720" w:hanging="720"/>
      </w:pPr>
      <w:bookmarkStart w:id="182" w:name="_ENREF_18"/>
      <w:r w:rsidRPr="00E42879">
        <w:rPr>
          <w:rFonts w:hint="eastAsia"/>
        </w:rPr>
        <w:lastRenderedPageBreak/>
        <w:t>18</w:t>
      </w:r>
      <w:r w:rsidRPr="00E42879">
        <w:rPr>
          <w:rFonts w:hint="eastAsia"/>
        </w:rPr>
        <w:tab/>
        <w:t>Susner, M. A., Chyasnavichyus, M., McGuire, M. A., Ganesh, P. &amp; Maksymovych, P. Metal thio</w:t>
      </w:r>
      <w:r w:rsidRPr="00E42879">
        <w:rPr>
          <w:rFonts w:hint="eastAsia"/>
        </w:rPr>
        <w:t>‐</w:t>
      </w:r>
      <w:r w:rsidRPr="00E42879">
        <w:rPr>
          <w:rFonts w:hint="eastAsia"/>
        </w:rPr>
        <w:t>and selenophosphates as multifunctional van der Waals layered m</w:t>
      </w:r>
      <w:r w:rsidRPr="00E42879">
        <w:t xml:space="preserve">aterials. </w:t>
      </w:r>
      <w:r w:rsidRPr="00E42879">
        <w:rPr>
          <w:i/>
        </w:rPr>
        <w:t>Advanced Materials</w:t>
      </w:r>
      <w:r w:rsidRPr="00E42879">
        <w:t xml:space="preserve"> </w:t>
      </w:r>
      <w:r w:rsidRPr="00E42879">
        <w:rPr>
          <w:b/>
        </w:rPr>
        <w:t>29</w:t>
      </w:r>
      <w:r w:rsidRPr="00E42879">
        <w:t>, 1602852 (2017).</w:t>
      </w:r>
      <w:bookmarkEnd w:id="182"/>
    </w:p>
    <w:p w14:paraId="6367C093" w14:textId="77777777" w:rsidR="00E42879" w:rsidRPr="00E42879" w:rsidRDefault="00E42879" w:rsidP="00E42879">
      <w:pPr>
        <w:pStyle w:val="EndNoteBibliography"/>
        <w:ind w:left="720" w:hanging="720"/>
      </w:pPr>
      <w:bookmarkStart w:id="183" w:name="_ENREF_19"/>
      <w:r w:rsidRPr="00E42879">
        <w:t>19</w:t>
      </w:r>
      <w:r w:rsidRPr="00E42879">
        <w:tab/>
        <w:t>Bernasconi, M.</w:t>
      </w:r>
      <w:r w:rsidRPr="00E42879">
        <w:rPr>
          <w:i/>
        </w:rPr>
        <w:t xml:space="preserve"> et al.</w:t>
      </w:r>
      <w:r w:rsidRPr="00E42879">
        <w:t xml:space="preserve"> Lattice dynamics of layered MPX</w:t>
      </w:r>
      <w:r w:rsidRPr="00E42879">
        <w:rPr>
          <w:vertAlign w:val="subscript"/>
        </w:rPr>
        <w:t>3</w:t>
      </w:r>
      <w:r w:rsidRPr="00E42879">
        <w:t xml:space="preserve"> (M= Mn, Fe, Ni, Zn; X= S, Se) compounds. </w:t>
      </w:r>
      <w:r w:rsidRPr="00E42879">
        <w:rPr>
          <w:i/>
        </w:rPr>
        <w:t>Physical Review B</w:t>
      </w:r>
      <w:r w:rsidRPr="00E42879">
        <w:t xml:space="preserve"> </w:t>
      </w:r>
      <w:r w:rsidRPr="00E42879">
        <w:rPr>
          <w:b/>
        </w:rPr>
        <w:t>38</w:t>
      </w:r>
      <w:r w:rsidRPr="00E42879">
        <w:t>, 12089 (1988).</w:t>
      </w:r>
      <w:bookmarkEnd w:id="183"/>
    </w:p>
    <w:p w14:paraId="1E53B3D4" w14:textId="77777777" w:rsidR="00E42879" w:rsidRPr="00E42879" w:rsidRDefault="00E42879" w:rsidP="00E42879">
      <w:pPr>
        <w:pStyle w:val="EndNoteBibliography"/>
        <w:ind w:left="720" w:hanging="720"/>
      </w:pPr>
      <w:bookmarkStart w:id="184" w:name="_ENREF_20"/>
      <w:r w:rsidRPr="00E42879">
        <w:t>20</w:t>
      </w:r>
      <w:r w:rsidRPr="00E42879">
        <w:tab/>
        <w:t>Kim, K.</w:t>
      </w:r>
      <w:r w:rsidRPr="00E42879">
        <w:rPr>
          <w:i/>
        </w:rPr>
        <w:t xml:space="preserve"> et al.</w:t>
      </w:r>
      <w:r w:rsidRPr="00E42879">
        <w:t xml:space="preserve"> Suppression of magnetic ordering in XXZ-type antiferromagnetic monolayer NiPS</w:t>
      </w:r>
      <w:r w:rsidRPr="00E42879">
        <w:rPr>
          <w:vertAlign w:val="subscript"/>
        </w:rPr>
        <w:t>3</w:t>
      </w:r>
      <w:r w:rsidRPr="00E42879">
        <w:t xml:space="preserve">. </w:t>
      </w:r>
      <w:r w:rsidRPr="00E42879">
        <w:rPr>
          <w:i/>
        </w:rPr>
        <w:t>Nature Communications</w:t>
      </w:r>
      <w:r w:rsidRPr="00E42879">
        <w:t xml:space="preserve"> </w:t>
      </w:r>
      <w:r w:rsidRPr="00E42879">
        <w:rPr>
          <w:b/>
        </w:rPr>
        <w:t>10</w:t>
      </w:r>
      <w:r w:rsidRPr="00E42879">
        <w:t>, 1-9 (2019).</w:t>
      </w:r>
      <w:bookmarkEnd w:id="184"/>
    </w:p>
    <w:p w14:paraId="0C268497" w14:textId="77777777" w:rsidR="00E42879" w:rsidRPr="00E42879" w:rsidRDefault="00E42879" w:rsidP="00E42879">
      <w:pPr>
        <w:pStyle w:val="EndNoteBibliography"/>
        <w:ind w:left="720" w:hanging="720"/>
      </w:pPr>
      <w:bookmarkStart w:id="185" w:name="_ENREF_21"/>
      <w:r w:rsidRPr="00E42879">
        <w:t>21</w:t>
      </w:r>
      <w:r w:rsidRPr="00E42879">
        <w:tab/>
        <w:t>Hwangbo, K.</w:t>
      </w:r>
      <w:r w:rsidRPr="00E42879">
        <w:rPr>
          <w:i/>
        </w:rPr>
        <w:t xml:space="preserve"> et al.</w:t>
      </w:r>
      <w:r w:rsidRPr="00E42879">
        <w:t xml:space="preserve"> Highly anisotropic excitons and multiple phonon bound states in a van der Waals antiferromagnetic insulator. </w:t>
      </w:r>
      <w:r w:rsidRPr="00E42879">
        <w:rPr>
          <w:i/>
        </w:rPr>
        <w:t>Nature Nanotechnology</w:t>
      </w:r>
      <w:r w:rsidRPr="00E42879">
        <w:t xml:space="preserve"> </w:t>
      </w:r>
      <w:r w:rsidRPr="00E42879">
        <w:rPr>
          <w:b/>
        </w:rPr>
        <w:t>16</w:t>
      </w:r>
      <w:r w:rsidRPr="00E42879">
        <w:t>, 655-660 (2021).</w:t>
      </w:r>
      <w:bookmarkEnd w:id="185"/>
    </w:p>
    <w:p w14:paraId="3CB94DA7" w14:textId="77777777" w:rsidR="00E42879" w:rsidRPr="00E42879" w:rsidRDefault="00E42879" w:rsidP="00E42879">
      <w:pPr>
        <w:pStyle w:val="EndNoteBibliography"/>
        <w:ind w:left="720" w:hanging="720"/>
      </w:pPr>
      <w:bookmarkStart w:id="186" w:name="_ENREF_22"/>
      <w:r w:rsidRPr="00E42879">
        <w:t>22</w:t>
      </w:r>
      <w:r w:rsidRPr="00E42879">
        <w:tab/>
        <w:t>Liu, Q.</w:t>
      </w:r>
      <w:r w:rsidRPr="00E42879">
        <w:rPr>
          <w:i/>
        </w:rPr>
        <w:t xml:space="preserve"> et al.</w:t>
      </w:r>
      <w:r w:rsidRPr="00E42879">
        <w:t xml:space="preserve"> Magnetic order in XY-type antiferromagnetic monolayer CoPS</w:t>
      </w:r>
      <w:r w:rsidRPr="00E42879">
        <w:rPr>
          <w:vertAlign w:val="subscript"/>
        </w:rPr>
        <w:t>3</w:t>
      </w:r>
      <w:r w:rsidRPr="00E42879">
        <w:t xml:space="preserve"> revealed by Raman spectroscopy. </w:t>
      </w:r>
      <w:r w:rsidRPr="00E42879">
        <w:rPr>
          <w:i/>
        </w:rPr>
        <w:t>Physical Review B</w:t>
      </w:r>
      <w:r w:rsidRPr="00E42879">
        <w:t xml:space="preserve"> </w:t>
      </w:r>
      <w:r w:rsidRPr="00E42879">
        <w:rPr>
          <w:b/>
        </w:rPr>
        <w:t>103</w:t>
      </w:r>
      <w:r w:rsidRPr="00E42879">
        <w:t>, 235411 (2021).</w:t>
      </w:r>
      <w:bookmarkEnd w:id="186"/>
    </w:p>
    <w:p w14:paraId="2BE4CD5F" w14:textId="77777777" w:rsidR="00E42879" w:rsidRPr="00E42879" w:rsidRDefault="00E42879" w:rsidP="00E42879">
      <w:pPr>
        <w:pStyle w:val="EndNoteBibliography"/>
        <w:ind w:left="720" w:hanging="720"/>
      </w:pPr>
      <w:bookmarkStart w:id="187" w:name="_ENREF_23"/>
      <w:r w:rsidRPr="00E42879">
        <w:t>23</w:t>
      </w:r>
      <w:r w:rsidRPr="00E42879">
        <w:tab/>
        <w:t xml:space="preserve">Sivadas, N., Daniels, M. W., Swendsen, R. H., Okamoto, S. &amp; Xiao, D. Magnetic ground state of semiconducting transition-metal trichalcogenide monolayers. </w:t>
      </w:r>
      <w:r w:rsidRPr="00E42879">
        <w:rPr>
          <w:i/>
        </w:rPr>
        <w:t>Physical Review B</w:t>
      </w:r>
      <w:r w:rsidRPr="00E42879">
        <w:t xml:space="preserve"> </w:t>
      </w:r>
      <w:r w:rsidRPr="00E42879">
        <w:rPr>
          <w:b/>
        </w:rPr>
        <w:t>91</w:t>
      </w:r>
      <w:r w:rsidRPr="00E42879">
        <w:t>, 235425 (2015).</w:t>
      </w:r>
      <w:bookmarkEnd w:id="187"/>
    </w:p>
    <w:p w14:paraId="03A776DA" w14:textId="77777777" w:rsidR="00E42879" w:rsidRPr="00E42879" w:rsidRDefault="00E42879" w:rsidP="00E42879">
      <w:pPr>
        <w:pStyle w:val="EndNoteBibliography"/>
        <w:ind w:left="720" w:hanging="720"/>
      </w:pPr>
      <w:bookmarkStart w:id="188" w:name="_ENREF_24"/>
      <w:r w:rsidRPr="00E42879">
        <w:t>24</w:t>
      </w:r>
      <w:r w:rsidRPr="00E42879">
        <w:tab/>
        <w:t xml:space="preserve">Kim, T. Y. &amp; Park, C.-H. Magnetic anisotropy and magnetic ordering of transition-metal phosphorus trisulfides. </w:t>
      </w:r>
      <w:r w:rsidRPr="00E42879">
        <w:rPr>
          <w:i/>
        </w:rPr>
        <w:t>Nano Letters</w:t>
      </w:r>
      <w:r w:rsidRPr="00E42879">
        <w:t xml:space="preserve"> </w:t>
      </w:r>
      <w:r w:rsidRPr="00E42879">
        <w:rPr>
          <w:b/>
        </w:rPr>
        <w:t>21</w:t>
      </w:r>
      <w:r w:rsidRPr="00E42879">
        <w:t>, 10114–10121 (2021).</w:t>
      </w:r>
      <w:bookmarkEnd w:id="188"/>
    </w:p>
    <w:p w14:paraId="4A874BA8" w14:textId="77777777" w:rsidR="00E42879" w:rsidRPr="00E42879" w:rsidRDefault="00E42879" w:rsidP="00E42879">
      <w:pPr>
        <w:pStyle w:val="EndNoteBibliography"/>
        <w:ind w:left="720" w:hanging="720"/>
      </w:pPr>
      <w:bookmarkStart w:id="189" w:name="_ENREF_25"/>
      <w:r w:rsidRPr="00E42879">
        <w:t>25</w:t>
      </w:r>
      <w:r w:rsidRPr="00E42879">
        <w:tab/>
        <w:t>Wang, X.</w:t>
      </w:r>
      <w:r w:rsidRPr="00E42879">
        <w:rPr>
          <w:i/>
        </w:rPr>
        <w:t xml:space="preserve"> et al.</w:t>
      </w:r>
      <w:r w:rsidRPr="00E42879">
        <w:t xml:space="preserve"> Spin-induced linear polarization of photoluminescence in antiferromagnetic van der Waals crystals. </w:t>
      </w:r>
      <w:r w:rsidRPr="00E42879">
        <w:rPr>
          <w:i/>
        </w:rPr>
        <w:t>Nature Materials</w:t>
      </w:r>
      <w:r w:rsidRPr="00E42879">
        <w:t xml:space="preserve"> </w:t>
      </w:r>
      <w:r w:rsidRPr="00E42879">
        <w:rPr>
          <w:b/>
        </w:rPr>
        <w:t>20</w:t>
      </w:r>
      <w:r w:rsidRPr="00E42879">
        <w:t>, 964-970 (2021).</w:t>
      </w:r>
      <w:bookmarkEnd w:id="189"/>
    </w:p>
    <w:p w14:paraId="436E4A4B" w14:textId="77777777" w:rsidR="00E42879" w:rsidRPr="00E42879" w:rsidRDefault="00E42879" w:rsidP="00E42879">
      <w:pPr>
        <w:pStyle w:val="EndNoteBibliography"/>
        <w:ind w:left="720" w:hanging="720"/>
      </w:pPr>
      <w:bookmarkStart w:id="190" w:name="_ENREF_26"/>
      <w:r w:rsidRPr="00E42879">
        <w:t>26</w:t>
      </w:r>
      <w:r w:rsidRPr="00E42879">
        <w:tab/>
        <w:t>Chen, S.-Y., Zheng, C., Fuhrer, M. S. &amp; Yan, J. Helicity-resolved Raman scattering of MoS</w:t>
      </w:r>
      <w:r w:rsidRPr="00E42879">
        <w:rPr>
          <w:vertAlign w:val="subscript"/>
        </w:rPr>
        <w:t>2</w:t>
      </w:r>
      <w:r w:rsidRPr="00E42879">
        <w:t>, MoSe</w:t>
      </w:r>
      <w:r w:rsidRPr="00E42879">
        <w:rPr>
          <w:vertAlign w:val="subscript"/>
        </w:rPr>
        <w:t>2</w:t>
      </w:r>
      <w:r w:rsidRPr="00E42879">
        <w:t>, WS</w:t>
      </w:r>
      <w:r w:rsidRPr="00E42879">
        <w:rPr>
          <w:vertAlign w:val="subscript"/>
        </w:rPr>
        <w:t>2</w:t>
      </w:r>
      <w:r w:rsidRPr="00E42879">
        <w:t>, and WSe</w:t>
      </w:r>
      <w:r w:rsidRPr="00E42879">
        <w:rPr>
          <w:vertAlign w:val="subscript"/>
        </w:rPr>
        <w:t>2</w:t>
      </w:r>
      <w:r w:rsidRPr="00E42879">
        <w:t xml:space="preserve"> atomic layers. </w:t>
      </w:r>
      <w:r w:rsidRPr="00E42879">
        <w:rPr>
          <w:i/>
        </w:rPr>
        <w:t>Nano Letters</w:t>
      </w:r>
      <w:r w:rsidRPr="00E42879">
        <w:t xml:space="preserve"> </w:t>
      </w:r>
      <w:r w:rsidRPr="00E42879">
        <w:rPr>
          <w:b/>
        </w:rPr>
        <w:t>15</w:t>
      </w:r>
      <w:r w:rsidRPr="00E42879">
        <w:t>, 2526-2532 (2015).</w:t>
      </w:r>
      <w:bookmarkEnd w:id="190"/>
    </w:p>
    <w:p w14:paraId="7924E60D" w14:textId="77777777" w:rsidR="00E42879" w:rsidRPr="00E42879" w:rsidRDefault="00E42879" w:rsidP="00E42879">
      <w:pPr>
        <w:pStyle w:val="EndNoteBibliography"/>
        <w:ind w:left="720" w:hanging="720"/>
      </w:pPr>
      <w:bookmarkStart w:id="191" w:name="_ENREF_27"/>
      <w:r w:rsidRPr="00E42879">
        <w:t>27</w:t>
      </w:r>
      <w:r w:rsidRPr="00E42879">
        <w:tab/>
        <w:t>Lançon, D., Ewings, R., Guidi, T., Formisano, F. &amp; Wildes, A. Magnetic exchange parameters and anisotropy of the quasi-two-dimensional antiferromagnet NiPS</w:t>
      </w:r>
      <w:r w:rsidRPr="00E42879">
        <w:rPr>
          <w:vertAlign w:val="subscript"/>
        </w:rPr>
        <w:t>3</w:t>
      </w:r>
      <w:r w:rsidRPr="00E42879">
        <w:t xml:space="preserve">. </w:t>
      </w:r>
      <w:r w:rsidRPr="00E42879">
        <w:rPr>
          <w:i/>
        </w:rPr>
        <w:t>Physical Review B</w:t>
      </w:r>
      <w:r w:rsidRPr="00E42879">
        <w:t xml:space="preserve"> </w:t>
      </w:r>
      <w:r w:rsidRPr="00E42879">
        <w:rPr>
          <w:b/>
        </w:rPr>
        <w:t>98</w:t>
      </w:r>
      <w:r w:rsidRPr="00E42879">
        <w:t>, 134414 (2018).</w:t>
      </w:r>
      <w:bookmarkEnd w:id="191"/>
    </w:p>
    <w:p w14:paraId="179A7384" w14:textId="77777777" w:rsidR="00E42879" w:rsidRPr="00E42879" w:rsidRDefault="00E42879" w:rsidP="00E42879">
      <w:pPr>
        <w:pStyle w:val="EndNoteBibliography"/>
        <w:ind w:left="720" w:hanging="720"/>
      </w:pPr>
      <w:bookmarkStart w:id="192" w:name="_ENREF_28"/>
      <w:r w:rsidRPr="00E42879">
        <w:t>28</w:t>
      </w:r>
      <w:r w:rsidRPr="00E42879">
        <w:tab/>
        <w:t>Kuo, C.-T.</w:t>
      </w:r>
      <w:r w:rsidRPr="00E42879">
        <w:rPr>
          <w:i/>
        </w:rPr>
        <w:t xml:space="preserve"> et al.</w:t>
      </w:r>
      <w:r w:rsidRPr="00E42879">
        <w:t xml:space="preserve"> Exfoliation and Raman spectroscopic fingerprint of few-layer NiPS</w:t>
      </w:r>
      <w:r w:rsidRPr="00E42879">
        <w:rPr>
          <w:vertAlign w:val="subscript"/>
        </w:rPr>
        <w:t>3</w:t>
      </w:r>
      <w:r w:rsidRPr="00E42879">
        <w:t xml:space="preserve"> van der Waals crystals. </w:t>
      </w:r>
      <w:r w:rsidRPr="00E42879">
        <w:rPr>
          <w:i/>
        </w:rPr>
        <w:t>Scientific Reports</w:t>
      </w:r>
      <w:r w:rsidRPr="00E42879">
        <w:t xml:space="preserve"> </w:t>
      </w:r>
      <w:r w:rsidRPr="00E42879">
        <w:rPr>
          <w:b/>
        </w:rPr>
        <w:t>6</w:t>
      </w:r>
      <w:r w:rsidRPr="00E42879">
        <w:t>, 1-10 (2016).</w:t>
      </w:r>
      <w:bookmarkEnd w:id="192"/>
    </w:p>
    <w:p w14:paraId="1B4E4CEC" w14:textId="77777777" w:rsidR="00E42879" w:rsidRPr="00E42879" w:rsidRDefault="00E42879" w:rsidP="00E42879">
      <w:pPr>
        <w:pStyle w:val="EndNoteBibliography"/>
        <w:ind w:left="720" w:hanging="720"/>
      </w:pPr>
      <w:bookmarkStart w:id="193" w:name="_ENREF_29"/>
      <w:r w:rsidRPr="00E42879">
        <w:t>29</w:t>
      </w:r>
      <w:r w:rsidRPr="00E42879">
        <w:tab/>
        <w:t>Rosenblum, S., Francis, A. &amp; Merlin, R. Two-magnon light scattering in the layered antiferromagnet NiPS</w:t>
      </w:r>
      <w:r w:rsidRPr="00E42879">
        <w:rPr>
          <w:vertAlign w:val="subscript"/>
        </w:rPr>
        <w:t>3</w:t>
      </w:r>
      <w:r w:rsidRPr="00E42879">
        <w:t xml:space="preserve">: spin-1/2-like anomalies in a spin-1 system. </w:t>
      </w:r>
      <w:r w:rsidRPr="00E42879">
        <w:rPr>
          <w:i/>
        </w:rPr>
        <w:t>Physical Review B</w:t>
      </w:r>
      <w:r w:rsidRPr="00E42879">
        <w:t xml:space="preserve"> </w:t>
      </w:r>
      <w:r w:rsidRPr="00E42879">
        <w:rPr>
          <w:b/>
        </w:rPr>
        <w:t>49</w:t>
      </w:r>
      <w:r w:rsidRPr="00E42879">
        <w:t>, 4352 (1994).</w:t>
      </w:r>
      <w:bookmarkEnd w:id="193"/>
    </w:p>
    <w:p w14:paraId="25E9B587" w14:textId="77777777" w:rsidR="00E42879" w:rsidRPr="00E42879" w:rsidRDefault="00E42879" w:rsidP="00E42879">
      <w:pPr>
        <w:pStyle w:val="EndNoteBibliography"/>
        <w:ind w:left="720" w:hanging="720"/>
      </w:pPr>
      <w:bookmarkStart w:id="194" w:name="_ENREF_30"/>
      <w:r w:rsidRPr="00E42879">
        <w:t>30</w:t>
      </w:r>
      <w:r w:rsidRPr="00E42879">
        <w:tab/>
        <w:t>Joy, P. &amp; Vasudevan, S. Magnetism in the layered transition-metal thiophosphates MPS</w:t>
      </w:r>
      <w:r w:rsidRPr="00E42879">
        <w:rPr>
          <w:vertAlign w:val="subscript"/>
        </w:rPr>
        <w:t>3</w:t>
      </w:r>
      <w:r w:rsidRPr="00E42879">
        <w:t xml:space="preserve"> (M= Mn, Fe, and Ni). </w:t>
      </w:r>
      <w:r w:rsidRPr="00E42879">
        <w:rPr>
          <w:i/>
        </w:rPr>
        <w:t>Physical Review B</w:t>
      </w:r>
      <w:r w:rsidRPr="00E42879">
        <w:t xml:space="preserve"> </w:t>
      </w:r>
      <w:r w:rsidRPr="00E42879">
        <w:rPr>
          <w:b/>
        </w:rPr>
        <w:t>46</w:t>
      </w:r>
      <w:r w:rsidRPr="00E42879">
        <w:t>, 5425 (1992).</w:t>
      </w:r>
      <w:bookmarkEnd w:id="194"/>
    </w:p>
    <w:p w14:paraId="11E5D3F0" w14:textId="77777777" w:rsidR="00E42879" w:rsidRPr="00E42879" w:rsidRDefault="00E42879" w:rsidP="00E42879">
      <w:pPr>
        <w:pStyle w:val="EndNoteBibliography"/>
        <w:ind w:left="720" w:hanging="720"/>
      </w:pPr>
      <w:bookmarkStart w:id="195" w:name="_ENREF_31"/>
      <w:r w:rsidRPr="00E42879">
        <w:t>31</w:t>
      </w:r>
      <w:r w:rsidRPr="00E42879">
        <w:tab/>
        <w:t>Afanasiev, D.</w:t>
      </w:r>
      <w:r w:rsidRPr="00E42879">
        <w:rPr>
          <w:i/>
        </w:rPr>
        <w:t xml:space="preserve"> et al.</w:t>
      </w:r>
      <w:r w:rsidRPr="00E42879">
        <w:t xml:space="preserve"> Controlling the anisotropy of a van der Waals antiferromagnet with light. </w:t>
      </w:r>
      <w:r w:rsidRPr="00E42879">
        <w:rPr>
          <w:i/>
        </w:rPr>
        <w:t>Science Advances</w:t>
      </w:r>
      <w:r w:rsidRPr="00E42879">
        <w:t xml:space="preserve"> </w:t>
      </w:r>
      <w:r w:rsidRPr="00E42879">
        <w:rPr>
          <w:b/>
        </w:rPr>
        <w:t>7</w:t>
      </w:r>
      <w:r w:rsidRPr="00E42879">
        <w:t>, eabf3096 (2021).</w:t>
      </w:r>
      <w:bookmarkEnd w:id="195"/>
    </w:p>
    <w:p w14:paraId="39005423" w14:textId="77777777" w:rsidR="00E42879" w:rsidRPr="00E42879" w:rsidRDefault="00E42879" w:rsidP="00E42879">
      <w:pPr>
        <w:pStyle w:val="EndNoteBibliography"/>
        <w:ind w:left="720" w:hanging="720"/>
      </w:pPr>
      <w:bookmarkStart w:id="196" w:name="_ENREF_32"/>
      <w:r w:rsidRPr="00E42879">
        <w:t>32</w:t>
      </w:r>
      <w:r w:rsidRPr="00E42879">
        <w:tab/>
        <w:t xml:space="preserve">Yosida, K., Mattis, D. C. &amp; Yosida, K. </w:t>
      </w:r>
      <w:r w:rsidRPr="00E42879">
        <w:rPr>
          <w:i/>
        </w:rPr>
        <w:t>Theory of magnetism.: edition en anglais</w:t>
      </w:r>
      <w:r w:rsidRPr="00E42879">
        <w:t>. Vol. 122 (Springer Science &amp; Business Media, 1996).</w:t>
      </w:r>
      <w:bookmarkEnd w:id="196"/>
    </w:p>
    <w:p w14:paraId="5CA89429" w14:textId="77777777" w:rsidR="00E42879" w:rsidRPr="00E42879" w:rsidRDefault="00E42879" w:rsidP="00E42879">
      <w:pPr>
        <w:pStyle w:val="EndNoteBibliography"/>
        <w:ind w:left="720" w:hanging="720"/>
      </w:pPr>
      <w:bookmarkStart w:id="197" w:name="_ENREF_33"/>
      <w:r w:rsidRPr="00E42879">
        <w:t>33</w:t>
      </w:r>
      <w:r w:rsidRPr="00E42879">
        <w:tab/>
        <w:t>Chen, H.</w:t>
      </w:r>
      <w:r w:rsidRPr="00E42879">
        <w:rPr>
          <w:i/>
        </w:rPr>
        <w:t xml:space="preserve"> et al.</w:t>
      </w:r>
      <w:r w:rsidRPr="00E42879">
        <w:t xml:space="preserve"> Roton pair density wave in a strong-coupling kagome superconductor. </w:t>
      </w:r>
      <w:r w:rsidRPr="00E42879">
        <w:rPr>
          <w:i/>
        </w:rPr>
        <w:t>Nature</w:t>
      </w:r>
      <w:r w:rsidRPr="00E42879">
        <w:t xml:space="preserve"> </w:t>
      </w:r>
      <w:r w:rsidRPr="00E42879">
        <w:rPr>
          <w:b/>
        </w:rPr>
        <w:t>599</w:t>
      </w:r>
      <w:r w:rsidRPr="00E42879">
        <w:t>, 222-228 (2021).</w:t>
      </w:r>
      <w:bookmarkEnd w:id="197"/>
    </w:p>
    <w:p w14:paraId="4A48D3BE" w14:textId="77777777" w:rsidR="00E42879" w:rsidRPr="00E42879" w:rsidRDefault="00E42879" w:rsidP="00E42879">
      <w:pPr>
        <w:pStyle w:val="EndNoteBibliography"/>
        <w:ind w:left="720" w:hanging="720"/>
      </w:pPr>
      <w:bookmarkStart w:id="198" w:name="_ENREF_34"/>
      <w:r w:rsidRPr="00E42879">
        <w:rPr>
          <w:rFonts w:hint="eastAsia"/>
        </w:rPr>
        <w:t>34</w:t>
      </w:r>
      <w:r w:rsidRPr="00E42879">
        <w:rPr>
          <w:rFonts w:hint="eastAsia"/>
        </w:rPr>
        <w:tab/>
        <w:t>Fleury, P. A. Temperature dependence of magnon</w:t>
      </w:r>
      <w:r w:rsidRPr="00E42879">
        <w:rPr>
          <w:rFonts w:hint="eastAsia"/>
        </w:rPr>
        <w:t>‐</w:t>
      </w:r>
      <w:r w:rsidRPr="00E42879">
        <w:rPr>
          <w:rFonts w:hint="eastAsia"/>
        </w:rPr>
        <w:t xml:space="preserve">pair modes in antiferromagnets and paramagnets. </w:t>
      </w:r>
      <w:r w:rsidRPr="00E42879">
        <w:rPr>
          <w:rFonts w:hint="eastAsia"/>
          <w:i/>
        </w:rPr>
        <w:t>Journal of Applied Physics</w:t>
      </w:r>
      <w:r w:rsidRPr="00E42879">
        <w:rPr>
          <w:rFonts w:hint="eastAsia"/>
        </w:rPr>
        <w:t xml:space="preserve"> </w:t>
      </w:r>
      <w:r w:rsidRPr="00E42879">
        <w:rPr>
          <w:rFonts w:hint="eastAsia"/>
          <w:b/>
        </w:rPr>
        <w:t>41</w:t>
      </w:r>
      <w:r w:rsidRPr="00E42879">
        <w:rPr>
          <w:rFonts w:hint="eastAsia"/>
        </w:rPr>
        <w:t>, 886-888 (1970).</w:t>
      </w:r>
      <w:bookmarkEnd w:id="198"/>
    </w:p>
    <w:p w14:paraId="66EFFA9C" w14:textId="77777777" w:rsidR="00E42879" w:rsidRPr="00E42879" w:rsidRDefault="00E42879" w:rsidP="00E42879">
      <w:pPr>
        <w:pStyle w:val="EndNoteBibliography"/>
        <w:ind w:left="720" w:hanging="720"/>
      </w:pPr>
      <w:bookmarkStart w:id="199" w:name="_ENREF_35"/>
      <w:r w:rsidRPr="00E42879">
        <w:t>35</w:t>
      </w:r>
      <w:r w:rsidRPr="00E42879">
        <w:tab/>
        <w:t xml:space="preserve">Brya, W. &amp; Richards, P. M. Frequency moments for two-spin light scattering in </w:t>
      </w:r>
      <w:r w:rsidRPr="00E42879">
        <w:lastRenderedPageBreak/>
        <w:t xml:space="preserve">antiferromagnets. </w:t>
      </w:r>
      <w:r w:rsidRPr="00E42879">
        <w:rPr>
          <w:i/>
        </w:rPr>
        <w:t>Physical Review B</w:t>
      </w:r>
      <w:r w:rsidRPr="00E42879">
        <w:t xml:space="preserve"> </w:t>
      </w:r>
      <w:r w:rsidRPr="00E42879">
        <w:rPr>
          <w:b/>
        </w:rPr>
        <w:t>9</w:t>
      </w:r>
      <w:r w:rsidRPr="00E42879">
        <w:t>, 2244 (1974).</w:t>
      </w:r>
      <w:bookmarkEnd w:id="199"/>
    </w:p>
    <w:p w14:paraId="1F6E23AB" w14:textId="77777777" w:rsidR="00E42879" w:rsidRPr="00E42879" w:rsidRDefault="00E42879" w:rsidP="00E42879">
      <w:pPr>
        <w:pStyle w:val="EndNoteBibliography"/>
        <w:ind w:left="720" w:hanging="720"/>
      </w:pPr>
      <w:bookmarkStart w:id="200" w:name="_ENREF_36"/>
      <w:r w:rsidRPr="00E42879">
        <w:t>36</w:t>
      </w:r>
      <w:r w:rsidRPr="00E42879">
        <w:tab/>
        <w:t>Gretarsson, H.</w:t>
      </w:r>
      <w:r w:rsidRPr="00E42879">
        <w:rPr>
          <w:i/>
        </w:rPr>
        <w:t xml:space="preserve"> et al.</w:t>
      </w:r>
      <w:r w:rsidRPr="00E42879">
        <w:t xml:space="preserve"> Two-magnon Raman scattering and pseudospin-lattice interactions in Sr</w:t>
      </w:r>
      <w:r w:rsidRPr="00E42879">
        <w:rPr>
          <w:vertAlign w:val="subscript"/>
        </w:rPr>
        <w:t>2</w:t>
      </w:r>
      <w:r w:rsidRPr="00E42879">
        <w:t>IrO</w:t>
      </w:r>
      <w:r w:rsidRPr="00E42879">
        <w:rPr>
          <w:vertAlign w:val="subscript"/>
        </w:rPr>
        <w:t>4</w:t>
      </w:r>
      <w:r w:rsidRPr="00E42879">
        <w:t xml:space="preserve"> and Sr</w:t>
      </w:r>
      <w:r w:rsidRPr="00E42879">
        <w:rPr>
          <w:vertAlign w:val="subscript"/>
        </w:rPr>
        <w:t>3</w:t>
      </w:r>
      <w:r w:rsidRPr="00E42879">
        <w:t>Ir</w:t>
      </w:r>
      <w:r w:rsidRPr="00E42879">
        <w:rPr>
          <w:vertAlign w:val="subscript"/>
        </w:rPr>
        <w:t>2</w:t>
      </w:r>
      <w:r w:rsidRPr="00E42879">
        <w:t>O</w:t>
      </w:r>
      <w:r w:rsidRPr="00E42879">
        <w:rPr>
          <w:vertAlign w:val="subscript"/>
        </w:rPr>
        <w:t>7</w:t>
      </w:r>
      <w:r w:rsidRPr="00E42879">
        <w:t xml:space="preserve">. </w:t>
      </w:r>
      <w:r w:rsidRPr="00E42879">
        <w:rPr>
          <w:i/>
        </w:rPr>
        <w:t>Physical Review Letters</w:t>
      </w:r>
      <w:r w:rsidRPr="00E42879">
        <w:t xml:space="preserve"> </w:t>
      </w:r>
      <w:r w:rsidRPr="00E42879">
        <w:rPr>
          <w:b/>
        </w:rPr>
        <w:t>116</w:t>
      </w:r>
      <w:r w:rsidRPr="00E42879">
        <w:t>, 136401 (2016).</w:t>
      </w:r>
      <w:bookmarkEnd w:id="200"/>
    </w:p>
    <w:p w14:paraId="5F5B074C" w14:textId="77777777" w:rsidR="00E42879" w:rsidRPr="00E42879" w:rsidRDefault="00E42879" w:rsidP="00E42879">
      <w:pPr>
        <w:pStyle w:val="EndNoteBibliography"/>
        <w:ind w:left="720" w:hanging="720"/>
      </w:pPr>
      <w:bookmarkStart w:id="201" w:name="_ENREF_37"/>
      <w:r w:rsidRPr="00E42879">
        <w:t>37</w:t>
      </w:r>
      <w:r w:rsidRPr="00E42879">
        <w:tab/>
        <w:t>Chu, H.</w:t>
      </w:r>
      <w:r w:rsidRPr="00E42879">
        <w:rPr>
          <w:i/>
        </w:rPr>
        <w:t xml:space="preserve"> et al.</w:t>
      </w:r>
      <w:r w:rsidRPr="00E42879">
        <w:t xml:space="preserve"> A charge density wave-like instability in a doped spin–orbit-assisted weak Mott insulator. </w:t>
      </w:r>
      <w:r w:rsidRPr="00E42879">
        <w:rPr>
          <w:i/>
        </w:rPr>
        <w:t>Nature Materials</w:t>
      </w:r>
      <w:r w:rsidRPr="00E42879">
        <w:t xml:space="preserve"> </w:t>
      </w:r>
      <w:r w:rsidRPr="00E42879">
        <w:rPr>
          <w:b/>
        </w:rPr>
        <w:t>16</w:t>
      </w:r>
      <w:r w:rsidRPr="00E42879">
        <w:t>, 200-203 (2017).</w:t>
      </w:r>
      <w:bookmarkEnd w:id="201"/>
    </w:p>
    <w:p w14:paraId="4233E6F2" w14:textId="77777777" w:rsidR="00E42879" w:rsidRPr="00E42879" w:rsidRDefault="00E42879" w:rsidP="00E42879">
      <w:pPr>
        <w:pStyle w:val="EndNoteBibliography"/>
        <w:ind w:left="720" w:hanging="720"/>
      </w:pPr>
      <w:bookmarkStart w:id="202" w:name="_ENREF_38"/>
      <w:r w:rsidRPr="00E42879">
        <w:t>38</w:t>
      </w:r>
      <w:r w:rsidRPr="00E42879">
        <w:tab/>
        <w:t>Tian, Y.</w:t>
      </w:r>
      <w:r w:rsidRPr="00E42879">
        <w:rPr>
          <w:i/>
        </w:rPr>
        <w:t xml:space="preserve"> et al.</w:t>
      </w:r>
      <w:r w:rsidRPr="00E42879">
        <w:t xml:space="preserve"> Ultrafast dynamics evidence of high temperature superconductivity in single unit cell FeSe on SrTiO</w:t>
      </w:r>
      <w:r w:rsidRPr="00E42879">
        <w:rPr>
          <w:vertAlign w:val="subscript"/>
        </w:rPr>
        <w:t>3</w:t>
      </w:r>
      <w:r w:rsidRPr="00E42879">
        <w:t xml:space="preserve">. </w:t>
      </w:r>
      <w:r w:rsidRPr="00E42879">
        <w:rPr>
          <w:i/>
        </w:rPr>
        <w:t>Physical Review Letters</w:t>
      </w:r>
      <w:r w:rsidRPr="00E42879">
        <w:t xml:space="preserve"> </w:t>
      </w:r>
      <w:r w:rsidRPr="00E42879">
        <w:rPr>
          <w:b/>
        </w:rPr>
        <w:t>116</w:t>
      </w:r>
      <w:r w:rsidRPr="00E42879">
        <w:t>, 107001 (2016).</w:t>
      </w:r>
      <w:bookmarkEnd w:id="202"/>
    </w:p>
    <w:p w14:paraId="5C2FA0D0" w14:textId="77777777" w:rsidR="00E42879" w:rsidRPr="00E42879" w:rsidRDefault="00E42879" w:rsidP="00E42879">
      <w:pPr>
        <w:pStyle w:val="EndNoteBibliography"/>
        <w:ind w:left="720" w:hanging="720"/>
      </w:pPr>
      <w:bookmarkStart w:id="203" w:name="_ENREF_39"/>
      <w:r w:rsidRPr="00E42879">
        <w:t>39</w:t>
      </w:r>
      <w:r w:rsidRPr="00E42879">
        <w:tab/>
        <w:t>Kim, S. Y.</w:t>
      </w:r>
      <w:r w:rsidRPr="00E42879">
        <w:rPr>
          <w:i/>
        </w:rPr>
        <w:t xml:space="preserve"> et al.</w:t>
      </w:r>
      <w:r w:rsidRPr="00E42879">
        <w:t xml:space="preserve"> Charge-spin correlation in van der Waals antiferromagnet NiPS</w:t>
      </w:r>
      <w:r w:rsidRPr="00E42879">
        <w:rPr>
          <w:vertAlign w:val="subscript"/>
        </w:rPr>
        <w:t>3</w:t>
      </w:r>
      <w:r w:rsidRPr="00E42879">
        <w:t xml:space="preserve">. </w:t>
      </w:r>
      <w:r w:rsidRPr="00E42879">
        <w:rPr>
          <w:i/>
        </w:rPr>
        <w:t>Physical Review Letters</w:t>
      </w:r>
      <w:r w:rsidRPr="00E42879">
        <w:t xml:space="preserve"> </w:t>
      </w:r>
      <w:r w:rsidRPr="00E42879">
        <w:rPr>
          <w:b/>
        </w:rPr>
        <w:t>120</w:t>
      </w:r>
      <w:r w:rsidRPr="00E42879">
        <w:t>, 136402 (2018).</w:t>
      </w:r>
      <w:bookmarkEnd w:id="203"/>
    </w:p>
    <w:p w14:paraId="2A392FAB" w14:textId="77777777" w:rsidR="00E42879" w:rsidRPr="00E42879" w:rsidRDefault="00E42879" w:rsidP="00E42879">
      <w:pPr>
        <w:pStyle w:val="EndNoteBibliography"/>
        <w:ind w:left="720" w:hanging="720"/>
      </w:pPr>
      <w:bookmarkStart w:id="204" w:name="_ENREF_40"/>
      <w:r w:rsidRPr="00E42879">
        <w:t>40</w:t>
      </w:r>
      <w:r w:rsidRPr="00E42879">
        <w:tab/>
        <w:t>Seifert, U. F., Ye, M. &amp; Balents, L. Ultrafast optical excitation of magnetic dynamics in van der Waals magnets: Coherent magnons and BKT dynamics in NiPS</w:t>
      </w:r>
      <w:r w:rsidRPr="00E42879">
        <w:rPr>
          <w:vertAlign w:val="subscript"/>
        </w:rPr>
        <w:t>3</w:t>
      </w:r>
      <w:r w:rsidRPr="00E42879">
        <w:t xml:space="preserve">. </w:t>
      </w:r>
      <w:r w:rsidRPr="00E42879">
        <w:rPr>
          <w:i/>
        </w:rPr>
        <w:t>Physical Review B</w:t>
      </w:r>
      <w:r w:rsidRPr="00E42879">
        <w:t xml:space="preserve"> </w:t>
      </w:r>
      <w:r w:rsidRPr="00E42879">
        <w:rPr>
          <w:b/>
        </w:rPr>
        <w:t>105</w:t>
      </w:r>
      <w:r w:rsidRPr="00E42879">
        <w:t>, 155138 (2022).</w:t>
      </w:r>
      <w:bookmarkEnd w:id="204"/>
    </w:p>
    <w:p w14:paraId="6EE6805F" w14:textId="50228DE4" w:rsidR="00E61CFC" w:rsidRDefault="00E15CCB">
      <w:pPr>
        <w:rPr>
          <w:ins w:id="205" w:author="Xiong Qihua" w:date="2022-12-16T00:10:00Z"/>
        </w:rPr>
      </w:pPr>
      <w:r>
        <w:fldChar w:fldCharType="end"/>
      </w:r>
    </w:p>
    <w:p w14:paraId="58AA40BD" w14:textId="77777777" w:rsidR="00E61CFC" w:rsidRDefault="00E61CFC">
      <w:pPr>
        <w:widowControl/>
        <w:jc w:val="left"/>
        <w:rPr>
          <w:ins w:id="206" w:author="Xiong Qihua" w:date="2022-12-16T00:10:00Z"/>
        </w:rPr>
      </w:pPr>
      <w:ins w:id="207" w:author="Xiong Qihua" w:date="2022-12-16T00:10:00Z">
        <w:r>
          <w:br w:type="page"/>
        </w:r>
      </w:ins>
    </w:p>
    <w:p w14:paraId="1B34B578" w14:textId="25E22CA8" w:rsidR="00631EC8" w:rsidRDefault="00E61CFC">
      <w:commentRangeStart w:id="208"/>
      <w:commentRangeEnd w:id="208"/>
      <w:ins w:id="209" w:author="Xiong Qihua" w:date="2022-12-16T00:10:00Z">
        <w:r>
          <w:rPr>
            <w:rStyle w:val="CommentReference"/>
          </w:rPr>
          <w:lastRenderedPageBreak/>
          <w:commentReference w:id="208"/>
        </w:r>
      </w:ins>
    </w:p>
    <w:sectPr w:rsidR="00631EC8">
      <w:footerReference w:type="default" r:id="rId2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王 昊昕" w:date="2022-12-16T13:37:00Z" w:initials="王">
    <w:p w14:paraId="1982A3F2" w14:textId="10125D66" w:rsidR="008B1E34" w:rsidRDefault="008B1E34">
      <w:pPr>
        <w:pStyle w:val="CommentText"/>
      </w:pPr>
      <w:r>
        <w:rPr>
          <w:rStyle w:val="CommentReference"/>
        </w:rPr>
        <w:annotationRef/>
      </w:r>
      <w:r>
        <w:t>The circumference is 6, shall we explain the geometry here?</w:t>
      </w:r>
    </w:p>
  </w:comment>
  <w:comment w:id="30" w:author="王 昊昕" w:date="2022-12-16T11:57:00Z" w:initials="王">
    <w:p w14:paraId="370ECB0E" w14:textId="1541E43B" w:rsidR="001E1BE3" w:rsidRDefault="001E1BE3">
      <w:pPr>
        <w:pStyle w:val="CommentText"/>
        <w:rPr>
          <w:rFonts w:hint="eastAsia"/>
        </w:rPr>
      </w:pPr>
      <w:r>
        <w:rPr>
          <w:rStyle w:val="CommentReference"/>
        </w:rPr>
        <w:annotationRef/>
      </w:r>
      <w:r>
        <w:t>R</w:t>
      </w:r>
      <w:r>
        <w:rPr>
          <w:rFonts w:hint="eastAsia"/>
        </w:rPr>
        <w:t>ung</w:t>
      </w:r>
      <w:r>
        <w:rPr>
          <w:rFonts w:hint="eastAsia"/>
        </w:rPr>
        <w:t>指的是沿着竖着的</w:t>
      </w:r>
      <w:r>
        <w:rPr>
          <w:rFonts w:hint="eastAsia"/>
        </w:rPr>
        <w:t>zig</w:t>
      </w:r>
      <w:r>
        <w:t>-</w:t>
      </w:r>
      <w:r>
        <w:rPr>
          <w:rFonts w:hint="eastAsia"/>
        </w:rPr>
        <w:t>zag</w:t>
      </w:r>
      <w:r>
        <w:t>. Ring</w:t>
      </w:r>
      <w:r>
        <w:rPr>
          <w:rFonts w:hint="eastAsia"/>
        </w:rPr>
        <w:t>也可以表达相同的意思，不过</w:t>
      </w:r>
      <w:r>
        <w:rPr>
          <w:rFonts w:hint="eastAsia"/>
        </w:rPr>
        <w:t>Rung</w:t>
      </w:r>
      <w:r>
        <w:rPr>
          <w:rFonts w:hint="eastAsia"/>
        </w:rPr>
        <w:t>是在</w:t>
      </w:r>
      <w:r>
        <w:rPr>
          <w:rFonts w:hint="eastAsia"/>
        </w:rPr>
        <w:t>DMRG</w:t>
      </w:r>
      <w:r>
        <w:rPr>
          <w:rFonts w:hint="eastAsia"/>
        </w:rPr>
        <w:t>里面用的比较多的专有名词</w:t>
      </w:r>
    </w:p>
  </w:comment>
  <w:comment w:id="48" w:author="Xiong Qihua" w:date="2022-12-15T23:34:00Z" w:initials="XQ">
    <w:p w14:paraId="51B33F72" w14:textId="4EE13074" w:rsidR="00255549" w:rsidRDefault="00255549">
      <w:pPr>
        <w:pStyle w:val="CommentText"/>
      </w:pPr>
      <w:r>
        <w:rPr>
          <w:rStyle w:val="CommentReference"/>
        </w:rPr>
        <w:annotationRef/>
      </w:r>
      <w:r>
        <w:rPr>
          <w:rFonts w:hint="eastAsia"/>
        </w:rPr>
        <w:t>两处闪黄的地方似有不符合的地方，另外，好像没有清楚定义</w:t>
      </w:r>
      <w:r>
        <w:rPr>
          <w:rFonts w:hint="eastAsia"/>
        </w:rPr>
        <w:t>L</w:t>
      </w:r>
      <w:r>
        <w:rPr>
          <w:rFonts w:hint="eastAsia"/>
        </w:rPr>
        <w:t>，</w:t>
      </w:r>
    </w:p>
  </w:comment>
  <w:comment w:id="120" w:author="Xiong Qihua" w:date="2022-12-15T23:37:00Z" w:initials="XQ">
    <w:p w14:paraId="1A8C1C4A" w14:textId="3FB98C44" w:rsidR="00255549" w:rsidRDefault="00255549">
      <w:pPr>
        <w:pStyle w:val="CommentText"/>
      </w:pPr>
      <w:r>
        <w:rPr>
          <w:rStyle w:val="CommentReference"/>
        </w:rPr>
        <w:annotationRef/>
      </w:r>
      <w:r>
        <w:rPr>
          <w:rFonts w:hint="eastAsia"/>
        </w:rPr>
        <w:t>L</w:t>
      </w:r>
      <w:r>
        <w:t xml:space="preserve"> </w:t>
      </w:r>
      <w:r>
        <w:rPr>
          <w:rFonts w:hint="eastAsia"/>
        </w:rPr>
        <w:t>定义，</w:t>
      </w:r>
      <w:r>
        <w:rPr>
          <w:rFonts w:hint="eastAsia"/>
        </w:rPr>
        <w:t xml:space="preserve"> </w:t>
      </w:r>
      <w:r>
        <w:rPr>
          <w:rFonts w:hint="eastAsia"/>
        </w:rPr>
        <w:t>这一圈（</w:t>
      </w:r>
      <w:r>
        <w:rPr>
          <w:rFonts w:hint="eastAsia"/>
        </w:rPr>
        <w:t>F</w:t>
      </w:r>
      <w:r>
        <w:t>ig.4a?</w:t>
      </w:r>
      <w:r>
        <w:rPr>
          <w:rFonts w:hint="eastAsia"/>
        </w:rPr>
        <w:t>）的长度？</w:t>
      </w:r>
    </w:p>
  </w:comment>
  <w:comment w:id="121" w:author="王 昊昕" w:date="2022-12-16T12:23:00Z" w:initials="王">
    <w:p w14:paraId="11DC7F7B" w14:textId="77777777" w:rsidR="00EA2833" w:rsidRDefault="00EA2833">
      <w:pPr>
        <w:pStyle w:val="CommentText"/>
      </w:pPr>
      <w:r>
        <w:rPr>
          <w:rStyle w:val="CommentReference"/>
        </w:rPr>
        <w:annotationRef/>
      </w:r>
      <w:r>
        <w:t xml:space="preserve">Fig.4a </w:t>
      </w:r>
      <w:r>
        <w:rPr>
          <w:rFonts w:hint="eastAsia"/>
        </w:rPr>
        <w:t>的这一圈的长度是</w:t>
      </w:r>
      <w:r>
        <w:rPr>
          <w:rFonts w:hint="eastAsia"/>
        </w:rPr>
        <w:t>6</w:t>
      </w:r>
      <w:r>
        <w:t xml:space="preserve">, </w:t>
      </w:r>
      <w:r>
        <w:rPr>
          <w:rFonts w:hint="eastAsia"/>
        </w:rPr>
        <w:t>所以叫</w:t>
      </w:r>
      <w:r>
        <w:rPr>
          <w:rFonts w:hint="eastAsia"/>
        </w:rPr>
        <w:t>X</w:t>
      </w:r>
      <w:r>
        <w:t>C6.</w:t>
      </w:r>
    </w:p>
    <w:p w14:paraId="493C12E7" w14:textId="2209EE3C" w:rsidR="00EA2833" w:rsidRDefault="00EA2833">
      <w:pPr>
        <w:pStyle w:val="CommentText"/>
        <w:rPr>
          <w:rFonts w:hint="eastAsia"/>
        </w:rPr>
      </w:pPr>
      <w:r>
        <w:rPr>
          <w:rFonts w:hint="eastAsia"/>
        </w:rPr>
        <w:t>蒙卡用的不一样的</w:t>
      </w:r>
      <w:r>
        <w:rPr>
          <w:rFonts w:hint="eastAsia"/>
        </w:rPr>
        <w:t>g</w:t>
      </w:r>
      <w:r>
        <w:t xml:space="preserve">eometry </w:t>
      </w:r>
      <w:r>
        <w:rPr>
          <w:rFonts w:hint="eastAsia"/>
        </w:rPr>
        <w:t>我在上面补一句话说明一下</w:t>
      </w:r>
    </w:p>
  </w:comment>
  <w:comment w:id="149" w:author="Xiong Qihua" w:date="2022-12-16T00:03:00Z" w:initials="XQ">
    <w:p w14:paraId="391499A8" w14:textId="46D6148D" w:rsidR="008C384F" w:rsidRDefault="008C384F">
      <w:pPr>
        <w:pStyle w:val="CommentText"/>
      </w:pPr>
      <w:r>
        <w:rPr>
          <w:rStyle w:val="CommentReference"/>
        </w:rPr>
        <w:annotationRef/>
      </w:r>
      <w:r>
        <w:rPr>
          <w:rFonts w:hint="eastAsia"/>
        </w:rPr>
        <w:t>这个句式太复杂了，改的简单了点</w:t>
      </w:r>
    </w:p>
  </w:comment>
  <w:comment w:id="208" w:author="Xiong Qihua" w:date="2022-12-16T00:10:00Z" w:initials="XQ">
    <w:p w14:paraId="3B4CDFED" w14:textId="77777777" w:rsidR="00E61CFC" w:rsidRDefault="00E61CFC">
      <w:pPr>
        <w:pStyle w:val="CommentText"/>
      </w:pPr>
      <w:r>
        <w:rPr>
          <w:rStyle w:val="CommentReference"/>
        </w:rPr>
        <w:annotationRef/>
      </w:r>
      <w:r>
        <w:rPr>
          <w:rFonts w:hint="eastAsia"/>
        </w:rPr>
        <w:t>此处缺乏如下内容：</w:t>
      </w:r>
    </w:p>
    <w:p w14:paraId="7DE5600D" w14:textId="77777777" w:rsidR="00E61CFC" w:rsidRDefault="00E61CFC" w:rsidP="00E61CFC">
      <w:pPr>
        <w:pStyle w:val="CommentText"/>
        <w:numPr>
          <w:ilvl w:val="0"/>
          <w:numId w:val="3"/>
        </w:numPr>
      </w:pPr>
      <w:r>
        <w:t xml:space="preserve"> </w:t>
      </w:r>
      <w:r>
        <w:rPr>
          <w:rFonts w:hint="eastAsia"/>
        </w:rPr>
        <w:t>基金和致谢</w:t>
      </w:r>
    </w:p>
    <w:p w14:paraId="2A87B4CB" w14:textId="77777777" w:rsidR="00E61CFC" w:rsidRDefault="00E61CFC" w:rsidP="00E61CFC">
      <w:pPr>
        <w:pStyle w:val="CommentText"/>
        <w:numPr>
          <w:ilvl w:val="0"/>
          <w:numId w:val="3"/>
        </w:numPr>
      </w:pPr>
      <w:r>
        <w:rPr>
          <w:rFonts w:hint="eastAsia"/>
        </w:rPr>
        <w:t xml:space="preserve"> </w:t>
      </w:r>
      <w:r>
        <w:rPr>
          <w:rFonts w:hint="eastAsia"/>
        </w:rPr>
        <w:t>作者贡献</w:t>
      </w:r>
    </w:p>
    <w:p w14:paraId="70D7E040" w14:textId="7A1DD0B2" w:rsidR="00E61CFC" w:rsidRDefault="00E61CFC" w:rsidP="00E61CFC">
      <w:pPr>
        <w:pStyle w:val="CommentText"/>
        <w:numPr>
          <w:ilvl w:val="0"/>
          <w:numId w:val="3"/>
        </w:numPr>
      </w:pPr>
      <w:r>
        <w:rPr>
          <w:rFonts w:hint="eastAsia"/>
        </w:rPr>
        <w:t xml:space="preserve"> </w:t>
      </w:r>
      <w:r>
        <w:t>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82A3F2" w15:done="0"/>
  <w15:commentEx w15:paraId="370ECB0E" w15:done="0"/>
  <w15:commentEx w15:paraId="51B33F72" w15:done="0"/>
  <w15:commentEx w15:paraId="1A8C1C4A" w15:done="0"/>
  <w15:commentEx w15:paraId="493C12E7" w15:paraIdParent="1A8C1C4A" w15:done="0"/>
  <w15:commentEx w15:paraId="391499A8" w15:done="0"/>
  <w15:commentEx w15:paraId="70D7E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6F329" w16cex:dateUtc="2022-12-16T05:37:00Z"/>
  <w16cex:commentExtensible w16cex:durableId="2746DBAF" w16cex:dateUtc="2022-12-16T03:57:00Z"/>
  <w16cex:commentExtensible w16cex:durableId="2746E1C7" w16cex:dateUtc="2022-12-16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82A3F2" w16cid:durableId="2746F329"/>
  <w16cid:commentId w16cid:paraId="370ECB0E" w16cid:durableId="2746DBAF"/>
  <w16cid:commentId w16cid:paraId="51B33F72" w16cid:durableId="27462DA0"/>
  <w16cid:commentId w16cid:paraId="1A8C1C4A" w16cid:durableId="27462E3B"/>
  <w16cid:commentId w16cid:paraId="493C12E7" w16cid:durableId="2746E1C7"/>
  <w16cid:commentId w16cid:paraId="391499A8" w16cid:durableId="27463439"/>
  <w16cid:commentId w16cid:paraId="70D7E040" w16cid:durableId="2746D5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6980D" w14:textId="77777777" w:rsidR="001E5637" w:rsidRDefault="001E5637" w:rsidP="00421A30">
      <w:r>
        <w:separator/>
      </w:r>
    </w:p>
  </w:endnote>
  <w:endnote w:type="continuationSeparator" w:id="0">
    <w:p w14:paraId="33D569F7" w14:textId="77777777" w:rsidR="001E5637" w:rsidRDefault="001E5637" w:rsidP="00421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019319"/>
      <w:docPartObj>
        <w:docPartGallery w:val="Page Numbers (Bottom of Page)"/>
        <w:docPartUnique/>
      </w:docPartObj>
    </w:sdtPr>
    <w:sdtContent>
      <w:p w14:paraId="476DFDB0" w14:textId="7E976608" w:rsidR="00255549" w:rsidRDefault="00255549">
        <w:pPr>
          <w:pStyle w:val="Footer"/>
          <w:jc w:val="right"/>
        </w:pPr>
        <w:r>
          <w:fldChar w:fldCharType="begin"/>
        </w:r>
        <w:r>
          <w:instrText>PAGE   \* MERGEFORMAT</w:instrText>
        </w:r>
        <w:r>
          <w:fldChar w:fldCharType="separate"/>
        </w:r>
        <w:r>
          <w:rPr>
            <w:lang w:val="zh-CN"/>
          </w:rPr>
          <w:t>2</w:t>
        </w:r>
        <w:r>
          <w:fldChar w:fldCharType="end"/>
        </w:r>
      </w:p>
    </w:sdtContent>
  </w:sdt>
  <w:p w14:paraId="17C07A79" w14:textId="77777777" w:rsidR="00255549" w:rsidRDefault="002555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54FBB" w14:textId="77777777" w:rsidR="001E5637" w:rsidRDefault="001E5637" w:rsidP="00421A30">
      <w:r>
        <w:separator/>
      </w:r>
    </w:p>
  </w:footnote>
  <w:footnote w:type="continuationSeparator" w:id="0">
    <w:p w14:paraId="3F576882" w14:textId="77777777" w:rsidR="001E5637" w:rsidRDefault="001E5637" w:rsidP="00421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938FD"/>
    <w:multiLevelType w:val="hybridMultilevel"/>
    <w:tmpl w:val="A48ADB86"/>
    <w:lvl w:ilvl="0" w:tplc="00CE2E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0893650"/>
    <w:multiLevelType w:val="hybridMultilevel"/>
    <w:tmpl w:val="436E3E4E"/>
    <w:lvl w:ilvl="0" w:tplc="E6025D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48E3030"/>
    <w:multiLevelType w:val="hybridMultilevel"/>
    <w:tmpl w:val="FAB699E0"/>
    <w:lvl w:ilvl="0" w:tplc="6B566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09872899">
    <w:abstractNumId w:val="2"/>
  </w:num>
  <w:num w:numId="2" w16cid:durableId="1493258320">
    <w:abstractNumId w:val="1"/>
  </w:num>
  <w:num w:numId="3" w16cid:durableId="21271199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王 昊昕">
    <w15:presenceInfo w15:providerId="Windows Live" w15:userId="b5135f4ee7ba29d8"/>
  </w15:person>
  <w15:person w15:author="Xiong Qihua">
    <w15:presenceInfo w15:providerId="Windows Live" w15:userId="23fa4457827210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oNotDisplayPageBoundaries/>
  <w:bordersDoNotSurroundHeader/>
  <w:bordersDoNotSurroundFooter/>
  <w:proofState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rafxsw69vtske5v9sx2t0zvvateta2pxtt&quot;&gt;Monolayer AFM EndNote Library-nature-20220525&lt;record-ids&gt;&lt;item&gt;1&lt;/item&gt;&lt;item&gt;2&lt;/item&gt;&lt;item&gt;4&lt;/item&gt;&lt;item&gt;5&lt;/item&gt;&lt;item&gt;6&lt;/item&gt;&lt;item&gt;7&lt;/item&gt;&lt;item&gt;8&lt;/item&gt;&lt;item&gt;9&lt;/item&gt;&lt;item&gt;10&lt;/item&gt;&lt;item&gt;11&lt;/item&gt;&lt;item&gt;13&lt;/item&gt;&lt;item&gt;14&lt;/item&gt;&lt;item&gt;16&lt;/item&gt;&lt;item&gt;17&lt;/item&gt;&lt;item&gt;19&lt;/item&gt;&lt;item&gt;20&lt;/item&gt;&lt;item&gt;22&lt;/item&gt;&lt;item&gt;24&lt;/item&gt;&lt;item&gt;25&lt;/item&gt;&lt;item&gt;26&lt;/item&gt;&lt;item&gt;29&lt;/item&gt;&lt;item&gt;31&lt;/item&gt;&lt;item&gt;33&lt;/item&gt;&lt;item&gt;34&lt;/item&gt;&lt;item&gt;35&lt;/item&gt;&lt;item&gt;36&lt;/item&gt;&lt;item&gt;37&lt;/item&gt;&lt;item&gt;38&lt;/item&gt;&lt;item&gt;39&lt;/item&gt;&lt;item&gt;40&lt;/item&gt;&lt;item&gt;41&lt;/item&gt;&lt;item&gt;42&lt;/item&gt;&lt;item&gt;43&lt;/item&gt;&lt;item&gt;44&lt;/item&gt;&lt;item&gt;48&lt;/item&gt;&lt;item&gt;49&lt;/item&gt;&lt;item&gt;50&lt;/item&gt;&lt;item&gt;51&lt;/item&gt;&lt;item&gt;52&lt;/item&gt;&lt;item&gt;53&lt;/item&gt;&lt;/record-ids&gt;&lt;/item&gt;&lt;/Libraries&gt;"/>
  </w:docVars>
  <w:rsids>
    <w:rsidRoot w:val="001A00FF"/>
    <w:rsid w:val="00034C2E"/>
    <w:rsid w:val="00044BEA"/>
    <w:rsid w:val="00060F9F"/>
    <w:rsid w:val="000A70D2"/>
    <w:rsid w:val="000B0766"/>
    <w:rsid w:val="000E0110"/>
    <w:rsid w:val="000E2BCD"/>
    <w:rsid w:val="00105B10"/>
    <w:rsid w:val="00135F27"/>
    <w:rsid w:val="00152CC1"/>
    <w:rsid w:val="0017395D"/>
    <w:rsid w:val="00195612"/>
    <w:rsid w:val="001A00FF"/>
    <w:rsid w:val="001B3A07"/>
    <w:rsid w:val="001E1BE3"/>
    <w:rsid w:val="001E5637"/>
    <w:rsid w:val="00255549"/>
    <w:rsid w:val="00276391"/>
    <w:rsid w:val="00296205"/>
    <w:rsid w:val="00297E3C"/>
    <w:rsid w:val="002E43C1"/>
    <w:rsid w:val="002F64EF"/>
    <w:rsid w:val="0030361F"/>
    <w:rsid w:val="00326AE7"/>
    <w:rsid w:val="00343C31"/>
    <w:rsid w:val="003B7EE0"/>
    <w:rsid w:val="003D5906"/>
    <w:rsid w:val="003F0CDE"/>
    <w:rsid w:val="003F63B6"/>
    <w:rsid w:val="0041197E"/>
    <w:rsid w:val="00421A30"/>
    <w:rsid w:val="004338BC"/>
    <w:rsid w:val="004E00B5"/>
    <w:rsid w:val="005133F3"/>
    <w:rsid w:val="005550E8"/>
    <w:rsid w:val="00565AA0"/>
    <w:rsid w:val="00581FB3"/>
    <w:rsid w:val="005871DF"/>
    <w:rsid w:val="00593186"/>
    <w:rsid w:val="005C48F9"/>
    <w:rsid w:val="006253FB"/>
    <w:rsid w:val="00631EC8"/>
    <w:rsid w:val="00654436"/>
    <w:rsid w:val="00664E25"/>
    <w:rsid w:val="006779FC"/>
    <w:rsid w:val="0068663F"/>
    <w:rsid w:val="006B4C7B"/>
    <w:rsid w:val="006C2A15"/>
    <w:rsid w:val="006D1142"/>
    <w:rsid w:val="006E6147"/>
    <w:rsid w:val="006F3B35"/>
    <w:rsid w:val="00742889"/>
    <w:rsid w:val="00754F49"/>
    <w:rsid w:val="00790ABA"/>
    <w:rsid w:val="007C01D0"/>
    <w:rsid w:val="00853D4F"/>
    <w:rsid w:val="008541FC"/>
    <w:rsid w:val="00884D0F"/>
    <w:rsid w:val="008B1E34"/>
    <w:rsid w:val="008B330D"/>
    <w:rsid w:val="008C384F"/>
    <w:rsid w:val="008C4F6B"/>
    <w:rsid w:val="008D3A3C"/>
    <w:rsid w:val="008E05DC"/>
    <w:rsid w:val="009137F3"/>
    <w:rsid w:val="00920CCC"/>
    <w:rsid w:val="00973654"/>
    <w:rsid w:val="00996615"/>
    <w:rsid w:val="009A5A89"/>
    <w:rsid w:val="00A4518E"/>
    <w:rsid w:val="00A75D6E"/>
    <w:rsid w:val="00AA7888"/>
    <w:rsid w:val="00AC0D1E"/>
    <w:rsid w:val="00AE473D"/>
    <w:rsid w:val="00AF0B53"/>
    <w:rsid w:val="00B45152"/>
    <w:rsid w:val="00B60E04"/>
    <w:rsid w:val="00B82704"/>
    <w:rsid w:val="00B8280E"/>
    <w:rsid w:val="00B83DC4"/>
    <w:rsid w:val="00B84936"/>
    <w:rsid w:val="00B95096"/>
    <w:rsid w:val="00BA4EDF"/>
    <w:rsid w:val="00BB5C1A"/>
    <w:rsid w:val="00BC665B"/>
    <w:rsid w:val="00BE49FE"/>
    <w:rsid w:val="00C57327"/>
    <w:rsid w:val="00C6045F"/>
    <w:rsid w:val="00C714BC"/>
    <w:rsid w:val="00C72AF6"/>
    <w:rsid w:val="00CF037B"/>
    <w:rsid w:val="00D06BE1"/>
    <w:rsid w:val="00D175F4"/>
    <w:rsid w:val="00D213C9"/>
    <w:rsid w:val="00D2248E"/>
    <w:rsid w:val="00D618B6"/>
    <w:rsid w:val="00D90ECF"/>
    <w:rsid w:val="00DC5C27"/>
    <w:rsid w:val="00E001AF"/>
    <w:rsid w:val="00E15CCB"/>
    <w:rsid w:val="00E22752"/>
    <w:rsid w:val="00E42879"/>
    <w:rsid w:val="00E44053"/>
    <w:rsid w:val="00E61CFC"/>
    <w:rsid w:val="00E9044D"/>
    <w:rsid w:val="00EA2833"/>
    <w:rsid w:val="00EA674C"/>
    <w:rsid w:val="00EB77CF"/>
    <w:rsid w:val="00F1011B"/>
    <w:rsid w:val="00F12E67"/>
    <w:rsid w:val="00F3622A"/>
    <w:rsid w:val="00F40ED8"/>
    <w:rsid w:val="00F43D2C"/>
    <w:rsid w:val="00F92DAA"/>
    <w:rsid w:val="00FF6E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D360D"/>
  <w15:chartTrackingRefBased/>
  <w15:docId w15:val="{CA9277D2-1EC7-44A9-A7B8-338663FA8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0FF"/>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A00FF"/>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1A00F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00FF"/>
    <w:rPr>
      <w:sz w:val="18"/>
      <w:szCs w:val="18"/>
    </w:rPr>
  </w:style>
  <w:style w:type="paragraph" w:styleId="Footer">
    <w:name w:val="footer"/>
    <w:basedOn w:val="Normal"/>
    <w:link w:val="FooterChar"/>
    <w:uiPriority w:val="99"/>
    <w:unhideWhenUsed/>
    <w:rsid w:val="001A00F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A00FF"/>
    <w:rPr>
      <w:sz w:val="18"/>
      <w:szCs w:val="18"/>
    </w:rPr>
  </w:style>
  <w:style w:type="paragraph" w:customStyle="1" w:styleId="EndNoteBibliographyTitle">
    <w:name w:val="EndNote Bibliography Title"/>
    <w:basedOn w:val="Normal"/>
    <w:link w:val="EndNoteBibliographyTitle0"/>
    <w:rsid w:val="001A00FF"/>
    <w:pPr>
      <w:jc w:val="center"/>
    </w:pPr>
    <w:rPr>
      <w:noProof/>
    </w:rPr>
  </w:style>
  <w:style w:type="character" w:customStyle="1" w:styleId="EndNoteBibliographyTitle0">
    <w:name w:val="EndNote Bibliography Title 字符"/>
    <w:basedOn w:val="DefaultParagraphFont"/>
    <w:link w:val="EndNoteBibliographyTitle"/>
    <w:rsid w:val="001A00FF"/>
    <w:rPr>
      <w:noProof/>
    </w:rPr>
  </w:style>
  <w:style w:type="paragraph" w:customStyle="1" w:styleId="EndNoteBibliography">
    <w:name w:val="EndNote Bibliography"/>
    <w:basedOn w:val="Normal"/>
    <w:link w:val="EndNoteBibliography0"/>
    <w:rsid w:val="001A00FF"/>
    <w:rPr>
      <w:noProof/>
    </w:rPr>
  </w:style>
  <w:style w:type="character" w:customStyle="1" w:styleId="EndNoteBibliography0">
    <w:name w:val="EndNote Bibliography 字符"/>
    <w:basedOn w:val="DefaultParagraphFont"/>
    <w:link w:val="EndNoteBibliography"/>
    <w:rsid w:val="001A00FF"/>
    <w:rPr>
      <w:noProof/>
    </w:rPr>
  </w:style>
  <w:style w:type="paragraph" w:styleId="BalloonText">
    <w:name w:val="Balloon Text"/>
    <w:basedOn w:val="Normal"/>
    <w:link w:val="BalloonTextChar"/>
    <w:uiPriority w:val="99"/>
    <w:semiHidden/>
    <w:unhideWhenUsed/>
    <w:rsid w:val="001A00FF"/>
    <w:rPr>
      <w:sz w:val="18"/>
      <w:szCs w:val="18"/>
    </w:rPr>
  </w:style>
  <w:style w:type="character" w:customStyle="1" w:styleId="BalloonTextChar">
    <w:name w:val="Balloon Text Char"/>
    <w:basedOn w:val="DefaultParagraphFont"/>
    <w:link w:val="BalloonText"/>
    <w:uiPriority w:val="99"/>
    <w:semiHidden/>
    <w:rsid w:val="001A00FF"/>
    <w:rPr>
      <w:sz w:val="18"/>
      <w:szCs w:val="18"/>
    </w:rPr>
  </w:style>
  <w:style w:type="character" w:styleId="CommentReference">
    <w:name w:val="annotation reference"/>
    <w:basedOn w:val="DefaultParagraphFont"/>
    <w:uiPriority w:val="99"/>
    <w:semiHidden/>
    <w:unhideWhenUsed/>
    <w:rsid w:val="001A00FF"/>
    <w:rPr>
      <w:sz w:val="21"/>
      <w:szCs w:val="21"/>
    </w:rPr>
  </w:style>
  <w:style w:type="paragraph" w:styleId="CommentText">
    <w:name w:val="annotation text"/>
    <w:basedOn w:val="Normal"/>
    <w:link w:val="CommentTextChar"/>
    <w:uiPriority w:val="99"/>
    <w:semiHidden/>
    <w:unhideWhenUsed/>
    <w:rsid w:val="001A00FF"/>
    <w:pPr>
      <w:jc w:val="left"/>
    </w:pPr>
  </w:style>
  <w:style w:type="character" w:customStyle="1" w:styleId="CommentTextChar">
    <w:name w:val="Comment Text Char"/>
    <w:basedOn w:val="DefaultParagraphFont"/>
    <w:link w:val="CommentText"/>
    <w:uiPriority w:val="99"/>
    <w:semiHidden/>
    <w:rsid w:val="001A00FF"/>
  </w:style>
  <w:style w:type="paragraph" w:styleId="CommentSubject">
    <w:name w:val="annotation subject"/>
    <w:basedOn w:val="CommentText"/>
    <w:next w:val="CommentText"/>
    <w:link w:val="CommentSubjectChar"/>
    <w:uiPriority w:val="99"/>
    <w:semiHidden/>
    <w:unhideWhenUsed/>
    <w:rsid w:val="001A00FF"/>
    <w:rPr>
      <w:b/>
      <w:bCs/>
    </w:rPr>
  </w:style>
  <w:style w:type="character" w:customStyle="1" w:styleId="CommentSubjectChar">
    <w:name w:val="Comment Subject Char"/>
    <w:basedOn w:val="CommentTextChar"/>
    <w:link w:val="CommentSubject"/>
    <w:uiPriority w:val="99"/>
    <w:semiHidden/>
    <w:rsid w:val="001A00FF"/>
    <w:rPr>
      <w:b/>
      <w:bCs/>
    </w:rPr>
  </w:style>
  <w:style w:type="paragraph" w:styleId="Revision">
    <w:name w:val="Revision"/>
    <w:hidden/>
    <w:uiPriority w:val="99"/>
    <w:semiHidden/>
    <w:rsid w:val="001A00FF"/>
  </w:style>
  <w:style w:type="paragraph" w:styleId="ListParagraph">
    <w:name w:val="List Paragraph"/>
    <w:basedOn w:val="Normal"/>
    <w:uiPriority w:val="34"/>
    <w:qFormat/>
    <w:rsid w:val="001A00FF"/>
    <w:pPr>
      <w:ind w:firstLineChars="200" w:firstLine="420"/>
    </w:pPr>
  </w:style>
  <w:style w:type="paragraph" w:styleId="Caption">
    <w:name w:val="caption"/>
    <w:basedOn w:val="Normal"/>
    <w:next w:val="Normal"/>
    <w:uiPriority w:val="35"/>
    <w:unhideWhenUsed/>
    <w:qFormat/>
    <w:rsid w:val="001A00FF"/>
    <w:pPr>
      <w:widowControl/>
      <w:spacing w:after="200"/>
      <w:jc w:val="left"/>
    </w:pPr>
    <w:rPr>
      <w:rFonts w:asciiTheme="minorHAnsi" w:eastAsiaTheme="minorEastAsia" w:hAnsiTheme="minorHAnsi" w:cstheme="minorBidi"/>
      <w:i/>
      <w:iCs/>
      <w:color w:val="44546A" w:themeColor="text2"/>
      <w:kern w:val="0"/>
      <w:sz w:val="18"/>
      <w:szCs w:val="18"/>
    </w:rPr>
  </w:style>
  <w:style w:type="character" w:styleId="Hyperlink">
    <w:name w:val="Hyperlink"/>
    <w:qFormat/>
    <w:rsid w:val="001A00FF"/>
    <w:rPr>
      <w:rFonts w:ascii="Arial" w:hAnsi="Arial" w:cs="Arial" w:hint="default"/>
      <w:color w:val="0000CC"/>
      <w:u w:val="single"/>
    </w:rPr>
  </w:style>
  <w:style w:type="character" w:styleId="PlaceholderText">
    <w:name w:val="Placeholder Text"/>
    <w:basedOn w:val="DefaultParagraphFont"/>
    <w:uiPriority w:val="99"/>
    <w:semiHidden/>
    <w:rsid w:val="001A00FF"/>
    <w:rPr>
      <w:color w:val="808080"/>
    </w:rPr>
  </w:style>
  <w:style w:type="character" w:styleId="UnresolvedMention">
    <w:name w:val="Unresolved Mention"/>
    <w:basedOn w:val="DefaultParagraphFont"/>
    <w:uiPriority w:val="99"/>
    <w:semiHidden/>
    <w:unhideWhenUsed/>
    <w:rsid w:val="00AF0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hua_xiong@mail.tsinghua.edu.cn" TargetMode="External"/><Relationship Id="rId13" Type="http://schemas.openxmlformats.org/officeDocument/2006/relationships/image" Target="media/image20.wmf"/><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4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fontTable" Target="fontTable.xml"/><Relationship Id="rId10" Type="http://schemas.openxmlformats.org/officeDocument/2006/relationships/image" Target="media/image1.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yaohong@tsinghua.edu.cn" TargetMode="Externa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E715F-A68D-4930-8412-4F9E850D4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9</Pages>
  <Words>11065</Words>
  <Characters>63403</Characters>
  <Application>Microsoft Office Word</Application>
  <DocSecurity>0</DocSecurity>
  <Lines>1408</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lili</dc:creator>
  <cp:keywords/>
  <dc:description/>
  <cp:lastModifiedBy>王 昊昕</cp:lastModifiedBy>
  <cp:revision>9</cp:revision>
  <dcterms:created xsi:type="dcterms:W3CDTF">2022-12-11T12:53:00Z</dcterms:created>
  <dcterms:modified xsi:type="dcterms:W3CDTF">2022-12-16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ad188c-9c2c-48d2-ba25-e71686f1eeb6</vt:lpwstr>
  </property>
</Properties>
</file>